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46CFF415" w14:textId="3BA5E606" w:rsidR="00E038A6" w:rsidRPr="00103F1B" w:rsidRDefault="00E038A6" w:rsidP="00103F1B">
      <w:pPr>
        <w:pStyle w:val="Heading1"/>
        <w:spacing w:line="360" w:lineRule="auto"/>
        <w:jc w:val="both"/>
        <w:rPr>
          <w:b w:val="0"/>
          <w:sz w:val="24"/>
          <w:szCs w:val="24"/>
        </w:rPr>
      </w:pPr>
      <w:bookmarkStart w:id="0" w:name="_Toc88775272"/>
      <w:r w:rsidRPr="00103F1B">
        <w:rPr>
          <w:b w:val="0"/>
          <w:sz w:val="24"/>
          <w:szCs w:val="24"/>
        </w:rPr>
        <w:t>DAFTAR PUSTAKA</w:t>
      </w:r>
      <w:bookmarkEnd w:id="0"/>
    </w:p>
    <w:p w14:paraId="1D1B373C" w14:textId="6636B1F6" w:rsidR="003A2C3B" w:rsidRPr="00103F1B" w:rsidRDefault="000D5935" w:rsidP="00103F1B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lang w:val="en-US"/>
        </w:rPr>
      </w:pPr>
      <w:r w:rsidRPr="00103F1B">
        <w:rPr>
          <w:rFonts w:ascii="Times New Roman" w:hAnsi="Times New Roman" w:cs="Times New Roman"/>
          <w:b/>
          <w:lang w:val="en-US"/>
        </w:rPr>
        <w:fldChar w:fldCharType="begin" w:fldLock="1"/>
      </w:r>
      <w:r w:rsidRPr="00103F1B">
        <w:rPr>
          <w:rFonts w:ascii="Times New Roman" w:hAnsi="Times New Roman" w:cs="Times New Roman"/>
          <w:b/>
          <w:lang w:val="en-US"/>
        </w:rPr>
        <w:instrText xml:space="preserve">ADDIN Mendeley Bibliography CSL_BIBLIOGRAPHY </w:instrText>
      </w:r>
      <w:r w:rsidRPr="00103F1B">
        <w:rPr>
          <w:rFonts w:ascii="Times New Roman" w:hAnsi="Times New Roman" w:cs="Times New Roman"/>
          <w:b/>
          <w:lang w:val="en-US"/>
        </w:rPr>
        <w:fldChar w:fldCharType="separate"/>
      </w:r>
      <w:r w:rsidR="003A2C3B" w:rsidRPr="00103F1B">
        <w:rPr>
          <w:rFonts w:ascii="Times New Roman" w:hAnsi="Times New Roman" w:cs="Times New Roman"/>
          <w:noProof/>
          <w:lang w:val="en-US"/>
        </w:rPr>
        <w:t xml:space="preserve">Al-’Alam, I. (2017). Problem Dualisme dalam Ontologi Filsafat Barat Modern dan Pascamodern. </w:t>
      </w:r>
      <w:r w:rsidR="003A2C3B" w:rsidRPr="00103F1B">
        <w:rPr>
          <w:rFonts w:ascii="Times New Roman" w:hAnsi="Times New Roman" w:cs="Times New Roman"/>
          <w:i/>
          <w:iCs/>
          <w:noProof/>
          <w:lang w:val="en-US"/>
        </w:rPr>
        <w:t>Tasfiyah</w:t>
      </w:r>
      <w:r w:rsidR="003A2C3B" w:rsidRPr="00103F1B">
        <w:rPr>
          <w:rFonts w:ascii="Times New Roman" w:hAnsi="Times New Roman" w:cs="Times New Roman"/>
          <w:noProof/>
          <w:lang w:val="en-US"/>
        </w:rPr>
        <w:t xml:space="preserve">, </w:t>
      </w:r>
      <w:r w:rsidR="003A2C3B" w:rsidRPr="00103F1B">
        <w:rPr>
          <w:rFonts w:ascii="Times New Roman" w:hAnsi="Times New Roman" w:cs="Times New Roman"/>
          <w:i/>
          <w:iCs/>
          <w:noProof/>
          <w:lang w:val="en-US"/>
        </w:rPr>
        <w:t>1</w:t>
      </w:r>
      <w:r w:rsidR="003A2C3B" w:rsidRPr="00103F1B">
        <w:rPr>
          <w:rFonts w:ascii="Times New Roman" w:hAnsi="Times New Roman" w:cs="Times New Roman"/>
          <w:noProof/>
          <w:lang w:val="en-US"/>
        </w:rPr>
        <w:t>(2), 227. https://doi.org/10.21111/tasfiyah.v1i2.1852</w:t>
      </w:r>
    </w:p>
    <w:p w14:paraId="3822B08B" w14:textId="77777777" w:rsidR="003A2C3B" w:rsidRPr="00103F1B" w:rsidRDefault="003A2C3B" w:rsidP="00103F1B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lang w:val="en-US"/>
        </w:rPr>
      </w:pPr>
      <w:r w:rsidRPr="00103F1B">
        <w:rPr>
          <w:rFonts w:ascii="Times New Roman" w:hAnsi="Times New Roman" w:cs="Times New Roman"/>
          <w:noProof/>
          <w:lang w:val="en-US"/>
        </w:rPr>
        <w:t xml:space="preserve">Edowai, D. (2016). </w:t>
      </w:r>
      <w:r w:rsidRPr="00103F1B">
        <w:rPr>
          <w:rFonts w:ascii="Times New Roman" w:hAnsi="Times New Roman" w:cs="Times New Roman"/>
          <w:i/>
          <w:iCs/>
          <w:noProof/>
          <w:lang w:val="en-US"/>
        </w:rPr>
        <w:t>Efektivitas Fifa (Fédération Internationale De Football Association) Dalam Penanganan Kisruh Pssi Dan Pengaruhnya Terhadap …</w:t>
      </w:r>
      <w:r w:rsidRPr="00103F1B">
        <w:rPr>
          <w:rFonts w:ascii="Times New Roman" w:hAnsi="Times New Roman" w:cs="Times New Roman"/>
          <w:noProof/>
          <w:lang w:val="en-US"/>
        </w:rPr>
        <w:t xml:space="preserve"> (pp. 1–108). http://repository.unpas.ac.id/11593/</w:t>
      </w:r>
    </w:p>
    <w:p w14:paraId="25DBA3BB" w14:textId="77777777" w:rsidR="003A2C3B" w:rsidRPr="00103F1B" w:rsidRDefault="003A2C3B" w:rsidP="00103F1B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lang w:val="en-US"/>
        </w:rPr>
      </w:pPr>
      <w:r w:rsidRPr="00103F1B">
        <w:rPr>
          <w:rFonts w:ascii="Times New Roman" w:hAnsi="Times New Roman" w:cs="Times New Roman"/>
          <w:noProof/>
          <w:lang w:val="en-US"/>
        </w:rPr>
        <w:t xml:space="preserve">Lumbantoruan, E. P., &amp; Hidayat, P. (2013). </w:t>
      </w:r>
      <w:r w:rsidRPr="00103F1B">
        <w:rPr>
          <w:rFonts w:ascii="Times New Roman" w:hAnsi="Times New Roman" w:cs="Times New Roman"/>
          <w:i/>
          <w:iCs/>
          <w:noProof/>
          <w:lang w:val="en-US"/>
        </w:rPr>
        <w:t>olahraga dan politik studi kasusTitle</w:t>
      </w:r>
      <w:r w:rsidRPr="00103F1B">
        <w:rPr>
          <w:rFonts w:ascii="Times New Roman" w:hAnsi="Times New Roman" w:cs="Times New Roman"/>
          <w:noProof/>
          <w:lang w:val="en-US"/>
        </w:rPr>
        <w:t>. 14–27.</w:t>
      </w:r>
    </w:p>
    <w:p w14:paraId="76251199" w14:textId="77777777" w:rsidR="003A2C3B" w:rsidRPr="00103F1B" w:rsidRDefault="003A2C3B" w:rsidP="00103F1B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lang w:val="en-US"/>
        </w:rPr>
      </w:pPr>
      <w:r w:rsidRPr="00103F1B">
        <w:rPr>
          <w:rFonts w:ascii="Times New Roman" w:hAnsi="Times New Roman" w:cs="Times New Roman"/>
          <w:noProof/>
          <w:lang w:val="en-US"/>
        </w:rPr>
        <w:t xml:space="preserve">Mas’oed, M. (1990). </w:t>
      </w:r>
      <w:r w:rsidRPr="00103F1B">
        <w:rPr>
          <w:rFonts w:ascii="Times New Roman" w:hAnsi="Times New Roman" w:cs="Times New Roman"/>
          <w:i/>
          <w:iCs/>
          <w:noProof/>
          <w:lang w:val="en-US"/>
        </w:rPr>
        <w:t>Ilmu Hubungan Internasional : Disiplin dan Metodologi</w:t>
      </w:r>
      <w:r w:rsidRPr="00103F1B">
        <w:rPr>
          <w:rFonts w:ascii="Times New Roman" w:hAnsi="Times New Roman" w:cs="Times New Roman"/>
          <w:noProof/>
          <w:lang w:val="en-US"/>
        </w:rPr>
        <w:t>. PT Pustaka LP3ES.</w:t>
      </w:r>
    </w:p>
    <w:p w14:paraId="07212487" w14:textId="77777777" w:rsidR="003A2C3B" w:rsidRPr="00103F1B" w:rsidRDefault="003A2C3B" w:rsidP="00103F1B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lang w:val="en-US"/>
        </w:rPr>
      </w:pPr>
      <w:r w:rsidRPr="00103F1B">
        <w:rPr>
          <w:rFonts w:ascii="Times New Roman" w:hAnsi="Times New Roman" w:cs="Times New Roman"/>
          <w:noProof/>
          <w:lang w:val="en-US"/>
        </w:rPr>
        <w:t xml:space="preserve">Moleong, L. (2005). </w:t>
      </w:r>
      <w:r w:rsidRPr="00103F1B">
        <w:rPr>
          <w:rFonts w:ascii="Times New Roman" w:hAnsi="Times New Roman" w:cs="Times New Roman"/>
          <w:i/>
          <w:iCs/>
          <w:noProof/>
          <w:lang w:val="en-US"/>
        </w:rPr>
        <w:t>Metode Penelitian Kualitatif</w:t>
      </w:r>
      <w:r w:rsidRPr="00103F1B">
        <w:rPr>
          <w:rFonts w:ascii="Times New Roman" w:hAnsi="Times New Roman" w:cs="Times New Roman"/>
          <w:noProof/>
          <w:lang w:val="en-US"/>
        </w:rPr>
        <w:t>. Remaja Rosdakarya.</w:t>
      </w:r>
    </w:p>
    <w:p w14:paraId="1D8311F5" w14:textId="77777777" w:rsidR="003A2C3B" w:rsidRPr="00103F1B" w:rsidRDefault="003A2C3B" w:rsidP="00103F1B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lang w:val="en-US"/>
        </w:rPr>
      </w:pPr>
      <w:r w:rsidRPr="00103F1B">
        <w:rPr>
          <w:rFonts w:ascii="Times New Roman" w:hAnsi="Times New Roman" w:cs="Times New Roman"/>
          <w:noProof/>
          <w:lang w:val="en-US"/>
        </w:rPr>
        <w:t xml:space="preserve">Nazir, M. (1988). </w:t>
      </w:r>
      <w:r w:rsidRPr="00103F1B">
        <w:rPr>
          <w:rFonts w:ascii="Times New Roman" w:hAnsi="Times New Roman" w:cs="Times New Roman"/>
          <w:i/>
          <w:iCs/>
          <w:noProof/>
          <w:lang w:val="en-US"/>
        </w:rPr>
        <w:t>Metode Penelitian</w:t>
      </w:r>
      <w:r w:rsidRPr="00103F1B">
        <w:rPr>
          <w:rFonts w:ascii="Times New Roman" w:hAnsi="Times New Roman" w:cs="Times New Roman"/>
          <w:noProof/>
          <w:lang w:val="en-US"/>
        </w:rPr>
        <w:t>. Ghalia Indonesia.</w:t>
      </w:r>
    </w:p>
    <w:p w14:paraId="48549F59" w14:textId="77777777" w:rsidR="003A2C3B" w:rsidRPr="00103F1B" w:rsidRDefault="003A2C3B" w:rsidP="00103F1B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lang w:val="en-US"/>
        </w:rPr>
      </w:pPr>
      <w:r w:rsidRPr="00103F1B">
        <w:rPr>
          <w:rFonts w:ascii="Times New Roman" w:hAnsi="Times New Roman" w:cs="Times New Roman"/>
          <w:i/>
          <w:iCs/>
          <w:noProof/>
          <w:lang w:val="en-US"/>
        </w:rPr>
        <w:t>Proses Penyelesaian konflik PSSI dan KPSI</w:t>
      </w:r>
      <w:r w:rsidRPr="00103F1B">
        <w:rPr>
          <w:rFonts w:ascii="Times New Roman" w:hAnsi="Times New Roman" w:cs="Times New Roman"/>
          <w:noProof/>
          <w:lang w:val="en-US"/>
        </w:rPr>
        <w:t>. (n.d.).</w:t>
      </w:r>
    </w:p>
    <w:p w14:paraId="7171EDC6" w14:textId="77777777" w:rsidR="003A2C3B" w:rsidRPr="00103F1B" w:rsidRDefault="003A2C3B" w:rsidP="00103F1B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lang w:val="en-US"/>
        </w:rPr>
      </w:pPr>
      <w:r w:rsidRPr="00103F1B">
        <w:rPr>
          <w:rFonts w:ascii="Times New Roman" w:hAnsi="Times New Roman" w:cs="Times New Roman"/>
          <w:noProof/>
          <w:lang w:val="en-US"/>
        </w:rPr>
        <w:t xml:space="preserve">rasyono Pembinaan, D., &amp; Pelajar, O. (2016). Ekstrakurikuler Sebagai Dasar Pembinaan Olahraga Pelajar. </w:t>
      </w:r>
      <w:r w:rsidRPr="00103F1B">
        <w:rPr>
          <w:rFonts w:ascii="Times New Roman" w:hAnsi="Times New Roman" w:cs="Times New Roman"/>
          <w:i/>
          <w:iCs/>
          <w:noProof/>
          <w:lang w:val="en-US"/>
        </w:rPr>
        <w:t>Journal of Physical Education Health and Sport</w:t>
      </w:r>
      <w:r w:rsidRPr="00103F1B">
        <w:rPr>
          <w:rFonts w:ascii="Times New Roman" w:hAnsi="Times New Roman" w:cs="Times New Roman"/>
          <w:noProof/>
          <w:lang w:val="en-US"/>
        </w:rPr>
        <w:t xml:space="preserve">, </w:t>
      </w:r>
      <w:r w:rsidRPr="00103F1B">
        <w:rPr>
          <w:rFonts w:ascii="Times New Roman" w:hAnsi="Times New Roman" w:cs="Times New Roman"/>
          <w:i/>
          <w:iCs/>
          <w:noProof/>
          <w:lang w:val="en-US"/>
        </w:rPr>
        <w:t>3</w:t>
      </w:r>
      <w:r w:rsidRPr="00103F1B">
        <w:rPr>
          <w:rFonts w:ascii="Times New Roman" w:hAnsi="Times New Roman" w:cs="Times New Roman"/>
          <w:noProof/>
          <w:lang w:val="en-US"/>
        </w:rPr>
        <w:t>(1), 44–49. https://doi.org/10.15294/jpehs.v3i1.6359</w:t>
      </w:r>
    </w:p>
    <w:p w14:paraId="3ABBB9F8" w14:textId="77777777" w:rsidR="003A2C3B" w:rsidRPr="00103F1B" w:rsidRDefault="003A2C3B" w:rsidP="00103F1B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lang w:val="en-US"/>
        </w:rPr>
      </w:pPr>
      <w:r w:rsidRPr="00103F1B">
        <w:rPr>
          <w:rFonts w:ascii="Times New Roman" w:hAnsi="Times New Roman" w:cs="Times New Roman"/>
          <w:noProof/>
          <w:lang w:val="en-US"/>
        </w:rPr>
        <w:t xml:space="preserve">Rudi, T. M. (1993). </w:t>
      </w:r>
      <w:r w:rsidRPr="00103F1B">
        <w:rPr>
          <w:rFonts w:ascii="Times New Roman" w:hAnsi="Times New Roman" w:cs="Times New Roman"/>
          <w:i/>
          <w:iCs/>
          <w:noProof/>
          <w:lang w:val="en-US"/>
        </w:rPr>
        <w:t>Administrasi dan Organisasi Internasional</w:t>
      </w:r>
      <w:r w:rsidRPr="00103F1B">
        <w:rPr>
          <w:rFonts w:ascii="Times New Roman" w:hAnsi="Times New Roman" w:cs="Times New Roman"/>
          <w:noProof/>
          <w:lang w:val="en-US"/>
        </w:rPr>
        <w:t>. PT.Resco.</w:t>
      </w:r>
    </w:p>
    <w:p w14:paraId="4EDA2E71" w14:textId="77777777" w:rsidR="003A2C3B" w:rsidRPr="00103F1B" w:rsidRDefault="003A2C3B" w:rsidP="00103F1B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lang w:val="en-US"/>
        </w:rPr>
      </w:pPr>
      <w:r w:rsidRPr="00103F1B">
        <w:rPr>
          <w:rFonts w:ascii="Times New Roman" w:hAnsi="Times New Roman" w:cs="Times New Roman"/>
          <w:noProof/>
          <w:lang w:val="en-US"/>
        </w:rPr>
        <w:t xml:space="preserve">Singer, D. (1961). The Level of Analysis Problem in International Relations. </w:t>
      </w:r>
      <w:r w:rsidRPr="00103F1B">
        <w:rPr>
          <w:rFonts w:ascii="Times New Roman" w:hAnsi="Times New Roman" w:cs="Times New Roman"/>
          <w:i/>
          <w:iCs/>
          <w:noProof/>
          <w:lang w:val="en-US"/>
        </w:rPr>
        <w:t>World Politics</w:t>
      </w:r>
      <w:r w:rsidRPr="00103F1B">
        <w:rPr>
          <w:rFonts w:ascii="Times New Roman" w:hAnsi="Times New Roman" w:cs="Times New Roman"/>
          <w:noProof/>
          <w:lang w:val="en-US"/>
        </w:rPr>
        <w:t xml:space="preserve">, </w:t>
      </w:r>
      <w:r w:rsidRPr="00103F1B">
        <w:rPr>
          <w:rFonts w:ascii="Times New Roman" w:hAnsi="Times New Roman" w:cs="Times New Roman"/>
          <w:i/>
          <w:iCs/>
          <w:noProof/>
          <w:lang w:val="en-US"/>
        </w:rPr>
        <w:t>Vol 14</w:t>
      </w:r>
      <w:r w:rsidRPr="00103F1B">
        <w:rPr>
          <w:rFonts w:ascii="Times New Roman" w:hAnsi="Times New Roman" w:cs="Times New Roman"/>
          <w:noProof/>
          <w:lang w:val="en-US"/>
        </w:rPr>
        <w:t>, 77–92.</w:t>
      </w:r>
    </w:p>
    <w:p w14:paraId="23348C9B" w14:textId="77777777" w:rsidR="003A2C3B" w:rsidRPr="00103F1B" w:rsidRDefault="003A2C3B" w:rsidP="00103F1B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lang w:val="en-US"/>
        </w:rPr>
      </w:pPr>
      <w:r w:rsidRPr="00103F1B">
        <w:rPr>
          <w:rFonts w:ascii="Times New Roman" w:hAnsi="Times New Roman" w:cs="Times New Roman"/>
          <w:noProof/>
          <w:lang w:val="en-US"/>
        </w:rPr>
        <w:t>Statuta PSSI, 1 (2018).</w:t>
      </w:r>
    </w:p>
    <w:p w14:paraId="3202CAD6" w14:textId="77777777" w:rsidR="003A2C3B" w:rsidRPr="00103F1B" w:rsidRDefault="003A2C3B" w:rsidP="00103F1B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lang w:val="en-US"/>
        </w:rPr>
      </w:pPr>
      <w:r w:rsidRPr="00103F1B">
        <w:rPr>
          <w:rFonts w:ascii="Times New Roman" w:hAnsi="Times New Roman" w:cs="Times New Roman"/>
          <w:noProof/>
          <w:lang w:val="en-US"/>
        </w:rPr>
        <w:t xml:space="preserve">Steven L. Lamy. (2001). </w:t>
      </w:r>
      <w:r w:rsidRPr="00103F1B">
        <w:rPr>
          <w:rFonts w:ascii="Times New Roman" w:hAnsi="Times New Roman" w:cs="Times New Roman"/>
          <w:i/>
          <w:iCs/>
          <w:noProof/>
          <w:lang w:val="en-US"/>
        </w:rPr>
        <w:t>Contemporary Mainstream Approaches: Neo-Realism and NeoLiberalism The Globalization of World Politics: An Introduction to International Relations.</w:t>
      </w:r>
      <w:r w:rsidRPr="00103F1B">
        <w:rPr>
          <w:rFonts w:ascii="Times New Roman" w:hAnsi="Times New Roman" w:cs="Times New Roman"/>
          <w:noProof/>
          <w:lang w:val="en-US"/>
        </w:rPr>
        <w:t xml:space="preserve"> (J. B. &amp; S. S. (Ed.). (Ed.); 2nd ed.). Oxford University Press.</w:t>
      </w:r>
    </w:p>
    <w:p w14:paraId="302C33E2" w14:textId="77777777" w:rsidR="003A2C3B" w:rsidRPr="00103F1B" w:rsidRDefault="003A2C3B" w:rsidP="00103F1B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</w:rPr>
      </w:pPr>
      <w:r w:rsidRPr="00103F1B">
        <w:rPr>
          <w:rFonts w:ascii="Times New Roman" w:hAnsi="Times New Roman" w:cs="Times New Roman"/>
          <w:noProof/>
          <w:lang w:val="en-US"/>
        </w:rPr>
        <w:t xml:space="preserve">Wima Putra, I. P. W., Priadarsini, N. W. R., &amp; Resen, P. T. K. (2017). Peran FIFA Dalam Upaya Penyelesaian Konflik Dualisme PSSI di Indonesia Pada Tahun 2011-2013. </w:t>
      </w:r>
      <w:r w:rsidRPr="00103F1B">
        <w:rPr>
          <w:rFonts w:ascii="Times New Roman" w:hAnsi="Times New Roman" w:cs="Times New Roman"/>
          <w:i/>
          <w:iCs/>
          <w:noProof/>
          <w:lang w:val="en-US"/>
        </w:rPr>
        <w:t>Jurnal Hubungan Internasional</w:t>
      </w:r>
      <w:r w:rsidRPr="00103F1B">
        <w:rPr>
          <w:rFonts w:ascii="Times New Roman" w:hAnsi="Times New Roman" w:cs="Times New Roman"/>
          <w:noProof/>
          <w:lang w:val="en-US"/>
        </w:rPr>
        <w:t xml:space="preserve">, </w:t>
      </w:r>
      <w:r w:rsidRPr="00103F1B">
        <w:rPr>
          <w:rFonts w:ascii="Times New Roman" w:hAnsi="Times New Roman" w:cs="Times New Roman"/>
          <w:i/>
          <w:iCs/>
          <w:noProof/>
          <w:lang w:val="en-US"/>
        </w:rPr>
        <w:t>1</w:t>
      </w:r>
      <w:r w:rsidRPr="00103F1B">
        <w:rPr>
          <w:rFonts w:ascii="Times New Roman" w:hAnsi="Times New Roman" w:cs="Times New Roman"/>
          <w:noProof/>
          <w:lang w:val="en-US"/>
        </w:rPr>
        <w:t>(1), 1–15.</w:t>
      </w:r>
    </w:p>
    <w:p w14:paraId="495D0177" w14:textId="2ACF2B29" w:rsidR="00E038A6" w:rsidRPr="00103F1B" w:rsidRDefault="000D5935" w:rsidP="00103F1B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b/>
          <w:lang w:val="en-US"/>
        </w:rPr>
      </w:pPr>
      <w:r w:rsidRPr="00103F1B">
        <w:rPr>
          <w:rFonts w:ascii="Times New Roman" w:hAnsi="Times New Roman" w:cs="Times New Roman"/>
          <w:b/>
          <w:lang w:val="en-US"/>
        </w:rPr>
        <w:fldChar w:fldCharType="end"/>
      </w:r>
    </w:p>
    <w:sectPr w:rsidR="00E038A6" w:rsidRPr="00103F1B" w:rsidSect="00103F1B">
      <w:footerReference w:type="first" r:id="rId8"/>
      <w:pgSz w:w="11900" w:h="16840"/>
      <w:pgMar w:top="1701" w:right="1701" w:bottom="1701" w:left="2268" w:header="709" w:footer="709" w:gutter="0"/>
      <w:pgNumType w:start="41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0319643F" w14:textId="77777777" w:rsidR="0016247A" w:rsidRDefault="0016247A">
      <w:r>
        <w:separator/>
      </w:r>
    </w:p>
  </w:endnote>
  <w:endnote w:type="continuationSeparator" w:id="0">
    <w:p w14:paraId="0760A105" w14:textId="77777777" w:rsidR="0016247A" w:rsidRDefault="0016247A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Times New Roman">
    <w:panose1 w:val="02020603050405020304"/>
    <w:charset w:val="00"/>
    <w:family w:val="roman"/>
    <w:pitch w:val="variable"/>
    <w:sig w:usb0="20002A87" w:usb1="80000000" w:usb2="00000008" w:usb3="00000000" w:csb0="000001FF" w:csb1="00000000"/>
  </w:font>
  <w:font w:name="Calibri">
    <w:panose1 w:val="020F0502020204030204"/>
    <w:charset w:val="00"/>
    <w:family w:val="swiss"/>
    <w:pitch w:val="variable"/>
    <w:sig w:usb0="A00002EF" w:usb1="4000207B" w:usb2="00000000" w:usb3="00000000" w:csb0="0000009F" w:csb1="00000000"/>
  </w:font>
  <w:font w:name="Symbol">
    <w:panose1 w:val="05050102010706020507"/>
    <w:charset w:val="02"/>
    <w:family w:val="decorative"/>
    <w:pitch w:val="variable"/>
    <w:sig w:usb0="00000003" w:usb1="10000000" w:usb2="00000000" w:usb3="00000000" w:csb0="80000001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4D"/>
    <w:family w:val="decorative"/>
    <w:pitch w:val="variable"/>
    <w:sig w:usb0="00000003" w:usb1="10000000" w:usb2="00000000" w:usb3="00000000" w:csb0="80000001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648A4BEA" w14:textId="7CBECF1F" w:rsidR="009E7858" w:rsidRDefault="009E7858">
    <w:pPr>
      <w:pStyle w:val="Footer"/>
      <w:tabs>
        <w:tab w:val="clear" w:pos="4680"/>
        <w:tab w:val="clear" w:pos="9360"/>
      </w:tabs>
      <w:jc w:val="center"/>
      <w:rPr>
        <w:caps/>
        <w:noProof/>
        <w:color w:val="4472C4" w:themeColor="accent1"/>
      </w:rPr>
    </w:pPr>
    <w:r>
      <w:rPr>
        <w:caps/>
        <w:noProof/>
        <w:color w:val="4472C4" w:themeColor="accent1"/>
      </w:rPr>
      <w:t>41</w:t>
    </w:r>
  </w:p>
  <w:p w14:paraId="0BDE26FC" w14:textId="77777777" w:rsidR="009E7858" w:rsidRDefault="009E7858" w:rsidP="00B72434">
    <w:pPr>
      <w:pStyle w:val="Footer"/>
      <w:jc w:val="cen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14FA6608" w14:textId="77777777" w:rsidR="0016247A" w:rsidRDefault="0016247A">
      <w:r>
        <w:separator/>
      </w:r>
    </w:p>
  </w:footnote>
  <w:footnote w:type="continuationSeparator" w:id="0">
    <w:p w14:paraId="703C995F" w14:textId="77777777" w:rsidR="0016247A" w:rsidRDefault="0016247A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00000007"/>
    <w:multiLevelType w:val="hybridMultilevel"/>
    <w:tmpl w:val="F6C200C8"/>
    <w:lvl w:ilvl="0" w:tplc="36F4BFCE">
      <w:start w:val="1"/>
      <w:numFmt w:val="decimal"/>
      <w:lvlText w:val="%1. 3. 1 "/>
      <w:lvlJc w:val="left"/>
      <w:pPr>
        <w:ind w:left="72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B86A50FA">
      <w:start w:val="1"/>
      <w:numFmt w:val="decimal"/>
      <w:lvlText w:val="%4."/>
      <w:lvlJc w:val="left"/>
      <w:pPr>
        <w:ind w:left="2880" w:hanging="360"/>
      </w:pPr>
      <w:rPr>
        <w:rFonts w:ascii="Times New Roman" w:eastAsiaTheme="minorHAnsi" w:hAnsi="Times New Roman" w:cs="Times New Roman"/>
      </w:rPr>
    </w:lvl>
    <w:lvl w:ilvl="4" w:tplc="04090019">
      <w:start w:val="1"/>
      <w:numFmt w:val="lowerLetter"/>
      <w:lvlText w:val="%5."/>
      <w:lvlJc w:val="left"/>
      <w:pPr>
        <w:ind w:left="3600" w:hanging="360"/>
      </w:pPr>
    </w:lvl>
    <w:lvl w:ilvl="5" w:tplc="0409001B">
      <w:start w:val="1"/>
      <w:numFmt w:val="lowerRoman"/>
      <w:lvlText w:val="%6."/>
      <w:lvlJc w:val="right"/>
      <w:pPr>
        <w:ind w:left="4320" w:hanging="180"/>
      </w:pPr>
    </w:lvl>
    <w:lvl w:ilvl="6" w:tplc="0409000F">
      <w:start w:val="1"/>
      <w:numFmt w:val="decimal"/>
      <w:lvlText w:val="%7."/>
      <w:lvlJc w:val="left"/>
      <w:pPr>
        <w:ind w:left="5040" w:hanging="360"/>
      </w:pPr>
    </w:lvl>
    <w:lvl w:ilvl="7" w:tplc="04090019">
      <w:start w:val="1"/>
      <w:numFmt w:val="lowerLetter"/>
      <w:lvlText w:val="%8."/>
      <w:lvlJc w:val="left"/>
      <w:pPr>
        <w:ind w:left="5760" w:hanging="360"/>
      </w:pPr>
    </w:lvl>
    <w:lvl w:ilvl="8" w:tplc="0409001B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00000008"/>
    <w:multiLevelType w:val="hybridMultilevel"/>
    <w:tmpl w:val="8BBC4098"/>
    <w:lvl w:ilvl="0" w:tplc="579A0340">
      <w:start w:val="1"/>
      <w:numFmt w:val="decimal"/>
      <w:lvlText w:val="%1."/>
      <w:lvlJc w:val="left"/>
      <w:pPr>
        <w:ind w:left="1090"/>
      </w:pPr>
      <w:rPr>
        <w:rFonts w:ascii="Times New Roman" w:eastAsia="Times New Roman" w:hAnsi="Times New Roman" w:cs="Times New Roman"/>
        <w:b w:val="0"/>
        <w:i w:val="0"/>
        <w:color w:val="000000"/>
        <w:sz w:val="24"/>
        <w:szCs w:val="24"/>
        <w:u w:val="none" w:color="000000"/>
        <w:bdr w:val="none" w:sz="0" w:space="0" w:color="auto"/>
        <w:shd w:val="clear" w:color="auto" w:fill="auto"/>
        <w:vertAlign w:val="baseline"/>
      </w:rPr>
    </w:lvl>
    <w:lvl w:ilvl="1" w:tplc="05BC5CBE">
      <w:start w:val="1"/>
      <w:numFmt w:val="lowerLetter"/>
      <w:lvlText w:val="%2"/>
      <w:lvlJc w:val="left"/>
      <w:pPr>
        <w:ind w:left="1800"/>
      </w:pPr>
      <w:rPr>
        <w:rFonts w:ascii="Times New Roman" w:eastAsia="Times New Roman" w:hAnsi="Times New Roman" w:cs="Times New Roman"/>
        <w:b w:val="0"/>
        <w:i w:val="0"/>
        <w:color w:val="000000"/>
        <w:sz w:val="24"/>
        <w:szCs w:val="24"/>
        <w:u w:val="none" w:color="000000"/>
        <w:bdr w:val="none" w:sz="0" w:space="0" w:color="auto"/>
        <w:shd w:val="clear" w:color="auto" w:fill="auto"/>
        <w:vertAlign w:val="baseline"/>
      </w:rPr>
    </w:lvl>
    <w:lvl w:ilvl="2" w:tplc="68341BF8">
      <w:start w:val="1"/>
      <w:numFmt w:val="lowerRoman"/>
      <w:lvlText w:val="%3"/>
      <w:lvlJc w:val="left"/>
      <w:pPr>
        <w:ind w:left="2520"/>
      </w:pPr>
      <w:rPr>
        <w:rFonts w:ascii="Times New Roman" w:eastAsia="Times New Roman" w:hAnsi="Times New Roman" w:cs="Times New Roman"/>
        <w:b w:val="0"/>
        <w:i w:val="0"/>
        <w:color w:val="000000"/>
        <w:sz w:val="24"/>
        <w:szCs w:val="24"/>
        <w:u w:val="none" w:color="000000"/>
        <w:bdr w:val="none" w:sz="0" w:space="0" w:color="auto"/>
        <w:shd w:val="clear" w:color="auto" w:fill="auto"/>
        <w:vertAlign w:val="baseline"/>
      </w:rPr>
    </w:lvl>
    <w:lvl w:ilvl="3" w:tplc="5950E2CE">
      <w:start w:val="1"/>
      <w:numFmt w:val="decimal"/>
      <w:lvlText w:val="%4"/>
      <w:lvlJc w:val="left"/>
      <w:pPr>
        <w:ind w:left="3240"/>
      </w:pPr>
      <w:rPr>
        <w:rFonts w:ascii="Times New Roman" w:eastAsia="Times New Roman" w:hAnsi="Times New Roman" w:cs="Times New Roman"/>
        <w:b w:val="0"/>
        <w:i w:val="0"/>
        <w:color w:val="000000"/>
        <w:sz w:val="24"/>
        <w:szCs w:val="24"/>
        <w:u w:val="none" w:color="000000"/>
        <w:bdr w:val="none" w:sz="0" w:space="0" w:color="auto"/>
        <w:shd w:val="clear" w:color="auto" w:fill="auto"/>
        <w:vertAlign w:val="baseline"/>
      </w:rPr>
    </w:lvl>
    <w:lvl w:ilvl="4" w:tplc="9BEACDD0">
      <w:start w:val="1"/>
      <w:numFmt w:val="lowerLetter"/>
      <w:lvlText w:val="%5"/>
      <w:lvlJc w:val="left"/>
      <w:pPr>
        <w:ind w:left="3960"/>
      </w:pPr>
      <w:rPr>
        <w:rFonts w:ascii="Times New Roman" w:eastAsia="Times New Roman" w:hAnsi="Times New Roman" w:cs="Times New Roman"/>
        <w:b w:val="0"/>
        <w:i w:val="0"/>
        <w:color w:val="000000"/>
        <w:sz w:val="24"/>
        <w:szCs w:val="24"/>
        <w:u w:val="none" w:color="000000"/>
        <w:bdr w:val="none" w:sz="0" w:space="0" w:color="auto"/>
        <w:shd w:val="clear" w:color="auto" w:fill="auto"/>
        <w:vertAlign w:val="baseline"/>
      </w:rPr>
    </w:lvl>
    <w:lvl w:ilvl="5" w:tplc="45321B2A">
      <w:start w:val="1"/>
      <w:numFmt w:val="lowerRoman"/>
      <w:lvlText w:val="%6"/>
      <w:lvlJc w:val="left"/>
      <w:pPr>
        <w:ind w:left="4680"/>
      </w:pPr>
      <w:rPr>
        <w:rFonts w:ascii="Times New Roman" w:eastAsia="Times New Roman" w:hAnsi="Times New Roman" w:cs="Times New Roman"/>
        <w:b w:val="0"/>
        <w:i w:val="0"/>
        <w:color w:val="000000"/>
        <w:sz w:val="24"/>
        <w:szCs w:val="24"/>
        <w:u w:val="none" w:color="000000"/>
        <w:bdr w:val="none" w:sz="0" w:space="0" w:color="auto"/>
        <w:shd w:val="clear" w:color="auto" w:fill="auto"/>
        <w:vertAlign w:val="baseline"/>
      </w:rPr>
    </w:lvl>
    <w:lvl w:ilvl="6" w:tplc="942000CA">
      <w:start w:val="1"/>
      <w:numFmt w:val="decimal"/>
      <w:lvlText w:val="%7"/>
      <w:lvlJc w:val="left"/>
      <w:pPr>
        <w:ind w:left="5400"/>
      </w:pPr>
      <w:rPr>
        <w:rFonts w:ascii="Times New Roman" w:eastAsia="Times New Roman" w:hAnsi="Times New Roman" w:cs="Times New Roman"/>
        <w:b w:val="0"/>
        <w:i w:val="0"/>
        <w:color w:val="000000"/>
        <w:sz w:val="24"/>
        <w:szCs w:val="24"/>
        <w:u w:val="none" w:color="000000"/>
        <w:bdr w:val="none" w:sz="0" w:space="0" w:color="auto"/>
        <w:shd w:val="clear" w:color="auto" w:fill="auto"/>
        <w:vertAlign w:val="baseline"/>
      </w:rPr>
    </w:lvl>
    <w:lvl w:ilvl="7" w:tplc="AB7E710A">
      <w:start w:val="1"/>
      <w:numFmt w:val="lowerLetter"/>
      <w:lvlText w:val="%8"/>
      <w:lvlJc w:val="left"/>
      <w:pPr>
        <w:ind w:left="6120"/>
      </w:pPr>
      <w:rPr>
        <w:rFonts w:ascii="Times New Roman" w:eastAsia="Times New Roman" w:hAnsi="Times New Roman" w:cs="Times New Roman"/>
        <w:b w:val="0"/>
        <w:i w:val="0"/>
        <w:color w:val="000000"/>
        <w:sz w:val="24"/>
        <w:szCs w:val="24"/>
        <w:u w:val="none" w:color="000000"/>
        <w:bdr w:val="none" w:sz="0" w:space="0" w:color="auto"/>
        <w:shd w:val="clear" w:color="auto" w:fill="auto"/>
        <w:vertAlign w:val="baseline"/>
      </w:rPr>
    </w:lvl>
    <w:lvl w:ilvl="8" w:tplc="31109AEE">
      <w:start w:val="1"/>
      <w:numFmt w:val="lowerRoman"/>
      <w:lvlText w:val="%9"/>
      <w:lvlJc w:val="left"/>
      <w:pPr>
        <w:ind w:left="6840"/>
      </w:pPr>
      <w:rPr>
        <w:rFonts w:ascii="Times New Roman" w:eastAsia="Times New Roman" w:hAnsi="Times New Roman" w:cs="Times New Roman"/>
        <w:b w:val="0"/>
        <w:i w:val="0"/>
        <w:color w:val="000000"/>
        <w:sz w:val="24"/>
        <w:szCs w:val="24"/>
        <w:u w:val="none" w:color="000000"/>
        <w:bdr w:val="none" w:sz="0" w:space="0" w:color="auto"/>
        <w:shd w:val="clear" w:color="auto" w:fill="auto"/>
        <w:vertAlign w:val="baseline"/>
      </w:rPr>
    </w:lvl>
  </w:abstractNum>
  <w:abstractNum w:abstractNumId="2" w15:restartNumberingAfterBreak="0">
    <w:nsid w:val="0000000D"/>
    <w:multiLevelType w:val="multilevel"/>
    <w:tmpl w:val="EA32196C"/>
    <w:lvl w:ilvl="0">
      <w:start w:val="1"/>
      <w:numFmt w:val="decimal"/>
      <w:lvlText w:val="%1. 1 "/>
      <w:lvlJc w:val="left"/>
      <w:pPr>
        <w:ind w:left="720" w:hanging="360"/>
      </w:pPr>
      <w:rPr>
        <w:rFonts w:hint="default"/>
      </w:rPr>
    </w:lvl>
    <w:lvl w:ilvl="1">
      <w:start w:val="5"/>
      <w:numFmt w:val="decimal"/>
      <w:isLgl/>
      <w:lvlText w:val="%1.%2"/>
      <w:lvlJc w:val="left"/>
      <w:pPr>
        <w:ind w:left="900" w:hanging="540"/>
      </w:pPr>
      <w:rPr>
        <w:rFonts w:hint="default"/>
      </w:rPr>
    </w:lvl>
    <w:lvl w:ilvl="2">
      <w:start w:val="2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</w:rPr>
    </w:lvl>
  </w:abstractNum>
  <w:abstractNum w:abstractNumId="3" w15:restartNumberingAfterBreak="0">
    <w:nsid w:val="00D06CA9"/>
    <w:multiLevelType w:val="hybridMultilevel"/>
    <w:tmpl w:val="A58200AE"/>
    <w:lvl w:ilvl="0" w:tplc="38090017">
      <w:start w:val="1"/>
      <w:numFmt w:val="lowerLetter"/>
      <w:lvlText w:val="%1)"/>
      <w:lvlJc w:val="left"/>
      <w:pPr>
        <w:ind w:left="720" w:hanging="360"/>
      </w:pPr>
    </w:lvl>
    <w:lvl w:ilvl="1" w:tplc="38090019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05B77826"/>
    <w:multiLevelType w:val="multilevel"/>
    <w:tmpl w:val="7FA45AB2"/>
    <w:lvl w:ilvl="0">
      <w:start w:val="2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3"/>
      <w:numFmt w:val="decimal"/>
      <w:isLgl/>
      <w:lvlText w:val="%1.%2."/>
      <w:lvlJc w:val="left"/>
      <w:pPr>
        <w:ind w:left="1185" w:hanging="465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80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2160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288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3240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396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4320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5040" w:hanging="1800"/>
      </w:pPr>
      <w:rPr>
        <w:rFonts w:hint="default"/>
      </w:rPr>
    </w:lvl>
  </w:abstractNum>
  <w:abstractNum w:abstractNumId="5" w15:restartNumberingAfterBreak="0">
    <w:nsid w:val="0B241303"/>
    <w:multiLevelType w:val="hybridMultilevel"/>
    <w:tmpl w:val="21AAF07C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18B80C0C"/>
    <w:multiLevelType w:val="hybridMultilevel"/>
    <w:tmpl w:val="C9D2349A"/>
    <w:lvl w:ilvl="0" w:tplc="38090017">
      <w:start w:val="1"/>
      <w:numFmt w:val="lowerLetter"/>
      <w:lvlText w:val="%1)"/>
      <w:lvlJc w:val="left"/>
      <w:pPr>
        <w:ind w:left="720" w:hanging="360"/>
      </w:p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1CCE545D"/>
    <w:multiLevelType w:val="hybridMultilevel"/>
    <w:tmpl w:val="2A4AAE46"/>
    <w:lvl w:ilvl="0" w:tplc="3D461D92">
      <w:start w:val="3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21A26AA5"/>
    <w:multiLevelType w:val="hybridMultilevel"/>
    <w:tmpl w:val="E1B21948"/>
    <w:lvl w:ilvl="0" w:tplc="38090017">
      <w:start w:val="1"/>
      <w:numFmt w:val="lowerLetter"/>
      <w:lvlText w:val="%1)"/>
      <w:lvlJc w:val="left"/>
      <w:pPr>
        <w:ind w:left="720" w:hanging="360"/>
      </w:pPr>
    </w:lvl>
    <w:lvl w:ilvl="1" w:tplc="39503860">
      <w:start w:val="1"/>
      <w:numFmt w:val="lowerLetter"/>
      <w:lvlText w:val="%2."/>
      <w:lvlJc w:val="left"/>
      <w:pPr>
        <w:ind w:left="1440" w:hanging="360"/>
      </w:pPr>
      <w:rPr>
        <w:rFonts w:hint="default"/>
        <w:b/>
      </w:r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22B66B71"/>
    <w:multiLevelType w:val="multilevel"/>
    <w:tmpl w:val="6BB227A2"/>
    <w:lvl w:ilvl="0">
      <w:start w:val="1"/>
      <w:numFmt w:val="decimal"/>
      <w:lvlText w:val="%1. 3 "/>
      <w:lvlJc w:val="left"/>
      <w:pPr>
        <w:ind w:left="360" w:hanging="360"/>
      </w:pPr>
      <w:rPr>
        <w:rFonts w:ascii="Times New Roman" w:eastAsiaTheme="minorHAnsi" w:hAnsi="Times New Roman" w:cs="Times New Roman"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10" w15:restartNumberingAfterBreak="0">
    <w:nsid w:val="36F35325"/>
    <w:multiLevelType w:val="hybridMultilevel"/>
    <w:tmpl w:val="1682FFE8"/>
    <w:lvl w:ilvl="0" w:tplc="3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3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3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3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3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3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3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3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3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38E2697A"/>
    <w:multiLevelType w:val="hybridMultilevel"/>
    <w:tmpl w:val="8436B434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39BC2BBA"/>
    <w:multiLevelType w:val="hybridMultilevel"/>
    <w:tmpl w:val="06729B52"/>
    <w:lvl w:ilvl="0" w:tplc="35D6E36A">
      <w:start w:val="1"/>
      <w:numFmt w:val="decimal"/>
      <w:lvlText w:val="%1."/>
      <w:lvlJc w:val="left"/>
      <w:pPr>
        <w:ind w:left="1226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946" w:hanging="360"/>
      </w:pPr>
    </w:lvl>
    <w:lvl w:ilvl="2" w:tplc="0409001B" w:tentative="1">
      <w:start w:val="1"/>
      <w:numFmt w:val="lowerRoman"/>
      <w:lvlText w:val="%3."/>
      <w:lvlJc w:val="right"/>
      <w:pPr>
        <w:ind w:left="2666" w:hanging="180"/>
      </w:pPr>
    </w:lvl>
    <w:lvl w:ilvl="3" w:tplc="0409000F" w:tentative="1">
      <w:start w:val="1"/>
      <w:numFmt w:val="decimal"/>
      <w:lvlText w:val="%4."/>
      <w:lvlJc w:val="left"/>
      <w:pPr>
        <w:ind w:left="3386" w:hanging="360"/>
      </w:pPr>
    </w:lvl>
    <w:lvl w:ilvl="4" w:tplc="04090019" w:tentative="1">
      <w:start w:val="1"/>
      <w:numFmt w:val="lowerLetter"/>
      <w:lvlText w:val="%5."/>
      <w:lvlJc w:val="left"/>
      <w:pPr>
        <w:ind w:left="4106" w:hanging="360"/>
      </w:pPr>
    </w:lvl>
    <w:lvl w:ilvl="5" w:tplc="0409001B" w:tentative="1">
      <w:start w:val="1"/>
      <w:numFmt w:val="lowerRoman"/>
      <w:lvlText w:val="%6."/>
      <w:lvlJc w:val="right"/>
      <w:pPr>
        <w:ind w:left="4826" w:hanging="180"/>
      </w:pPr>
    </w:lvl>
    <w:lvl w:ilvl="6" w:tplc="0409000F" w:tentative="1">
      <w:start w:val="1"/>
      <w:numFmt w:val="decimal"/>
      <w:lvlText w:val="%7."/>
      <w:lvlJc w:val="left"/>
      <w:pPr>
        <w:ind w:left="5546" w:hanging="360"/>
      </w:pPr>
    </w:lvl>
    <w:lvl w:ilvl="7" w:tplc="04090019" w:tentative="1">
      <w:start w:val="1"/>
      <w:numFmt w:val="lowerLetter"/>
      <w:lvlText w:val="%8."/>
      <w:lvlJc w:val="left"/>
      <w:pPr>
        <w:ind w:left="6266" w:hanging="360"/>
      </w:pPr>
    </w:lvl>
    <w:lvl w:ilvl="8" w:tplc="0409001B" w:tentative="1">
      <w:start w:val="1"/>
      <w:numFmt w:val="lowerRoman"/>
      <w:lvlText w:val="%9."/>
      <w:lvlJc w:val="right"/>
      <w:pPr>
        <w:ind w:left="6986" w:hanging="180"/>
      </w:pPr>
    </w:lvl>
  </w:abstractNum>
  <w:abstractNum w:abstractNumId="13" w15:restartNumberingAfterBreak="0">
    <w:nsid w:val="39E13B03"/>
    <w:multiLevelType w:val="hybridMultilevel"/>
    <w:tmpl w:val="6CAA4DF4"/>
    <w:lvl w:ilvl="0" w:tplc="615C653A">
      <w:start w:val="3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800" w:hanging="360"/>
      </w:pPr>
    </w:lvl>
    <w:lvl w:ilvl="2" w:tplc="3809001B" w:tentative="1">
      <w:start w:val="1"/>
      <w:numFmt w:val="lowerRoman"/>
      <w:lvlText w:val="%3."/>
      <w:lvlJc w:val="right"/>
      <w:pPr>
        <w:ind w:left="2520" w:hanging="180"/>
      </w:pPr>
    </w:lvl>
    <w:lvl w:ilvl="3" w:tplc="3809000F" w:tentative="1">
      <w:start w:val="1"/>
      <w:numFmt w:val="decimal"/>
      <w:lvlText w:val="%4."/>
      <w:lvlJc w:val="left"/>
      <w:pPr>
        <w:ind w:left="3240" w:hanging="360"/>
      </w:pPr>
    </w:lvl>
    <w:lvl w:ilvl="4" w:tplc="38090019" w:tentative="1">
      <w:start w:val="1"/>
      <w:numFmt w:val="lowerLetter"/>
      <w:lvlText w:val="%5."/>
      <w:lvlJc w:val="left"/>
      <w:pPr>
        <w:ind w:left="3960" w:hanging="360"/>
      </w:pPr>
    </w:lvl>
    <w:lvl w:ilvl="5" w:tplc="3809001B" w:tentative="1">
      <w:start w:val="1"/>
      <w:numFmt w:val="lowerRoman"/>
      <w:lvlText w:val="%6."/>
      <w:lvlJc w:val="right"/>
      <w:pPr>
        <w:ind w:left="4680" w:hanging="180"/>
      </w:pPr>
    </w:lvl>
    <w:lvl w:ilvl="6" w:tplc="3809000F" w:tentative="1">
      <w:start w:val="1"/>
      <w:numFmt w:val="decimal"/>
      <w:lvlText w:val="%7."/>
      <w:lvlJc w:val="left"/>
      <w:pPr>
        <w:ind w:left="5400" w:hanging="360"/>
      </w:pPr>
    </w:lvl>
    <w:lvl w:ilvl="7" w:tplc="38090019" w:tentative="1">
      <w:start w:val="1"/>
      <w:numFmt w:val="lowerLetter"/>
      <w:lvlText w:val="%8."/>
      <w:lvlJc w:val="left"/>
      <w:pPr>
        <w:ind w:left="6120" w:hanging="360"/>
      </w:pPr>
    </w:lvl>
    <w:lvl w:ilvl="8" w:tplc="38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4" w15:restartNumberingAfterBreak="0">
    <w:nsid w:val="3E255062"/>
    <w:multiLevelType w:val="hybridMultilevel"/>
    <w:tmpl w:val="DBD89E56"/>
    <w:lvl w:ilvl="0" w:tplc="3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 w15:restartNumberingAfterBreak="0">
    <w:nsid w:val="4F9835E1"/>
    <w:multiLevelType w:val="hybridMultilevel"/>
    <w:tmpl w:val="50A63FBA"/>
    <w:lvl w:ilvl="0" w:tplc="3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3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3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3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3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3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3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3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3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577F6F87"/>
    <w:multiLevelType w:val="hybridMultilevel"/>
    <w:tmpl w:val="DAEE83EA"/>
    <w:lvl w:ilvl="0" w:tplc="AF26B742">
      <w:start w:val="1"/>
      <w:numFmt w:val="upperLetter"/>
      <w:lvlText w:val="%1."/>
      <w:lvlJc w:val="left"/>
      <w:pPr>
        <w:ind w:left="645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365" w:hanging="360"/>
      </w:pPr>
    </w:lvl>
    <w:lvl w:ilvl="2" w:tplc="3809001B" w:tentative="1">
      <w:start w:val="1"/>
      <w:numFmt w:val="lowerRoman"/>
      <w:lvlText w:val="%3."/>
      <w:lvlJc w:val="right"/>
      <w:pPr>
        <w:ind w:left="2085" w:hanging="180"/>
      </w:pPr>
    </w:lvl>
    <w:lvl w:ilvl="3" w:tplc="3809000F" w:tentative="1">
      <w:start w:val="1"/>
      <w:numFmt w:val="decimal"/>
      <w:lvlText w:val="%4."/>
      <w:lvlJc w:val="left"/>
      <w:pPr>
        <w:ind w:left="2805" w:hanging="360"/>
      </w:pPr>
    </w:lvl>
    <w:lvl w:ilvl="4" w:tplc="38090019" w:tentative="1">
      <w:start w:val="1"/>
      <w:numFmt w:val="lowerLetter"/>
      <w:lvlText w:val="%5."/>
      <w:lvlJc w:val="left"/>
      <w:pPr>
        <w:ind w:left="3525" w:hanging="360"/>
      </w:pPr>
    </w:lvl>
    <w:lvl w:ilvl="5" w:tplc="3809001B" w:tentative="1">
      <w:start w:val="1"/>
      <w:numFmt w:val="lowerRoman"/>
      <w:lvlText w:val="%6."/>
      <w:lvlJc w:val="right"/>
      <w:pPr>
        <w:ind w:left="4245" w:hanging="180"/>
      </w:pPr>
    </w:lvl>
    <w:lvl w:ilvl="6" w:tplc="3809000F" w:tentative="1">
      <w:start w:val="1"/>
      <w:numFmt w:val="decimal"/>
      <w:lvlText w:val="%7."/>
      <w:lvlJc w:val="left"/>
      <w:pPr>
        <w:ind w:left="4965" w:hanging="360"/>
      </w:pPr>
    </w:lvl>
    <w:lvl w:ilvl="7" w:tplc="38090019" w:tentative="1">
      <w:start w:val="1"/>
      <w:numFmt w:val="lowerLetter"/>
      <w:lvlText w:val="%8."/>
      <w:lvlJc w:val="left"/>
      <w:pPr>
        <w:ind w:left="5685" w:hanging="360"/>
      </w:pPr>
    </w:lvl>
    <w:lvl w:ilvl="8" w:tplc="3809001B" w:tentative="1">
      <w:start w:val="1"/>
      <w:numFmt w:val="lowerRoman"/>
      <w:lvlText w:val="%9."/>
      <w:lvlJc w:val="right"/>
      <w:pPr>
        <w:ind w:left="6405" w:hanging="180"/>
      </w:pPr>
    </w:lvl>
  </w:abstractNum>
  <w:abstractNum w:abstractNumId="17" w15:restartNumberingAfterBreak="0">
    <w:nsid w:val="59FE2B3E"/>
    <w:multiLevelType w:val="hybridMultilevel"/>
    <w:tmpl w:val="A4747676"/>
    <w:lvl w:ilvl="0" w:tplc="984AED1A">
      <w:start w:val="2"/>
      <w:numFmt w:val="decimal"/>
      <w:lvlText w:val="%1. 2. 10. 1 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8" w15:restartNumberingAfterBreak="0">
    <w:nsid w:val="6C2C1033"/>
    <w:multiLevelType w:val="hybridMultilevel"/>
    <w:tmpl w:val="36E2D8E6"/>
    <w:lvl w:ilvl="0" w:tplc="04090019">
      <w:start w:val="1"/>
      <w:numFmt w:val="lowerLetter"/>
      <w:lvlText w:val="%1."/>
      <w:lvlJc w:val="left"/>
      <w:pPr>
        <w:ind w:left="1080" w:hanging="360"/>
      </w:p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9" w15:restartNumberingAfterBreak="0">
    <w:nsid w:val="777F115C"/>
    <w:multiLevelType w:val="hybridMultilevel"/>
    <w:tmpl w:val="4CEECF58"/>
    <w:lvl w:ilvl="0" w:tplc="17F46D78">
      <w:start w:val="1"/>
      <w:numFmt w:val="decimal"/>
      <w:lvlText w:val="%1."/>
      <w:lvlJc w:val="left"/>
      <w:pPr>
        <w:ind w:left="1080" w:hanging="360"/>
      </w:pPr>
      <w:rPr>
        <w:rFonts w:ascii="Times New Roman" w:eastAsiaTheme="minorHAnsi" w:hAnsi="Times New Roman" w:cs="Times New Roman"/>
      </w:rPr>
    </w:lvl>
    <w:lvl w:ilvl="1" w:tplc="38090019" w:tentative="1">
      <w:start w:val="1"/>
      <w:numFmt w:val="lowerLetter"/>
      <w:lvlText w:val="%2."/>
      <w:lvlJc w:val="left"/>
      <w:pPr>
        <w:ind w:left="1800" w:hanging="360"/>
      </w:pPr>
    </w:lvl>
    <w:lvl w:ilvl="2" w:tplc="3809001B" w:tentative="1">
      <w:start w:val="1"/>
      <w:numFmt w:val="lowerRoman"/>
      <w:lvlText w:val="%3."/>
      <w:lvlJc w:val="right"/>
      <w:pPr>
        <w:ind w:left="2520" w:hanging="180"/>
      </w:pPr>
    </w:lvl>
    <w:lvl w:ilvl="3" w:tplc="3809000F" w:tentative="1">
      <w:start w:val="1"/>
      <w:numFmt w:val="decimal"/>
      <w:lvlText w:val="%4."/>
      <w:lvlJc w:val="left"/>
      <w:pPr>
        <w:ind w:left="3240" w:hanging="360"/>
      </w:pPr>
    </w:lvl>
    <w:lvl w:ilvl="4" w:tplc="38090019" w:tentative="1">
      <w:start w:val="1"/>
      <w:numFmt w:val="lowerLetter"/>
      <w:lvlText w:val="%5."/>
      <w:lvlJc w:val="left"/>
      <w:pPr>
        <w:ind w:left="3960" w:hanging="360"/>
      </w:pPr>
    </w:lvl>
    <w:lvl w:ilvl="5" w:tplc="3809001B" w:tentative="1">
      <w:start w:val="1"/>
      <w:numFmt w:val="lowerRoman"/>
      <w:lvlText w:val="%6."/>
      <w:lvlJc w:val="right"/>
      <w:pPr>
        <w:ind w:left="4680" w:hanging="180"/>
      </w:pPr>
    </w:lvl>
    <w:lvl w:ilvl="6" w:tplc="3809000F" w:tentative="1">
      <w:start w:val="1"/>
      <w:numFmt w:val="decimal"/>
      <w:lvlText w:val="%7."/>
      <w:lvlJc w:val="left"/>
      <w:pPr>
        <w:ind w:left="5400" w:hanging="360"/>
      </w:pPr>
    </w:lvl>
    <w:lvl w:ilvl="7" w:tplc="38090019" w:tentative="1">
      <w:start w:val="1"/>
      <w:numFmt w:val="lowerLetter"/>
      <w:lvlText w:val="%8."/>
      <w:lvlJc w:val="left"/>
      <w:pPr>
        <w:ind w:left="6120" w:hanging="360"/>
      </w:pPr>
    </w:lvl>
    <w:lvl w:ilvl="8" w:tplc="38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0" w15:restartNumberingAfterBreak="0">
    <w:nsid w:val="7DC5515D"/>
    <w:multiLevelType w:val="hybridMultilevel"/>
    <w:tmpl w:val="EADED540"/>
    <w:lvl w:ilvl="0" w:tplc="99AA99E0">
      <w:start w:val="2"/>
      <w:numFmt w:val="decimal"/>
      <w:lvlText w:val="%1. 2. 5 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9"/>
  </w:num>
  <w:num w:numId="2">
    <w:abstractNumId w:val="5"/>
  </w:num>
  <w:num w:numId="3">
    <w:abstractNumId w:val="13"/>
  </w:num>
  <w:num w:numId="4">
    <w:abstractNumId w:val="2"/>
  </w:num>
  <w:num w:numId="5">
    <w:abstractNumId w:val="0"/>
  </w:num>
  <w:num w:numId="6">
    <w:abstractNumId w:val="1"/>
  </w:num>
  <w:num w:numId="7">
    <w:abstractNumId w:val="12"/>
  </w:num>
  <w:num w:numId="8">
    <w:abstractNumId w:val="18"/>
  </w:num>
  <w:num w:numId="9">
    <w:abstractNumId w:val="11"/>
  </w:num>
  <w:num w:numId="10">
    <w:abstractNumId w:val="7"/>
  </w:num>
  <w:num w:numId="11">
    <w:abstractNumId w:val="4"/>
  </w:num>
  <w:num w:numId="12">
    <w:abstractNumId w:val="20"/>
  </w:num>
  <w:num w:numId="13">
    <w:abstractNumId w:val="17"/>
  </w:num>
  <w:num w:numId="14">
    <w:abstractNumId w:val="14"/>
  </w:num>
  <w:num w:numId="15">
    <w:abstractNumId w:val="19"/>
  </w:num>
  <w:num w:numId="16">
    <w:abstractNumId w:val="16"/>
  </w:num>
  <w:num w:numId="17">
    <w:abstractNumId w:val="8"/>
  </w:num>
  <w:num w:numId="18">
    <w:abstractNumId w:val="3"/>
  </w:num>
  <w:num w:numId="19">
    <w:abstractNumId w:val="6"/>
  </w:num>
  <w:num w:numId="20">
    <w:abstractNumId w:val="10"/>
  </w:num>
  <w:num w:numId="21">
    <w:abstractNumId w:val="15"/>
  </w:num>
  <w:numIdMacAtCleanup w:val="13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67"/>
  <w:hideSpellingErrors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793FE4"/>
    <w:rsid w:val="000054EC"/>
    <w:rsid w:val="00011C87"/>
    <w:rsid w:val="0001223A"/>
    <w:rsid w:val="00013394"/>
    <w:rsid w:val="000257C7"/>
    <w:rsid w:val="00030483"/>
    <w:rsid w:val="000408B7"/>
    <w:rsid w:val="000540ED"/>
    <w:rsid w:val="00054D2E"/>
    <w:rsid w:val="00057018"/>
    <w:rsid w:val="00057B01"/>
    <w:rsid w:val="00060FAC"/>
    <w:rsid w:val="000753D9"/>
    <w:rsid w:val="0008109E"/>
    <w:rsid w:val="000837D2"/>
    <w:rsid w:val="00090750"/>
    <w:rsid w:val="000934D6"/>
    <w:rsid w:val="000A4135"/>
    <w:rsid w:val="000A51D5"/>
    <w:rsid w:val="000B0DA9"/>
    <w:rsid w:val="000B1610"/>
    <w:rsid w:val="000B478F"/>
    <w:rsid w:val="000C4158"/>
    <w:rsid w:val="000D5552"/>
    <w:rsid w:val="000D5935"/>
    <w:rsid w:val="000E2F25"/>
    <w:rsid w:val="000E5AAC"/>
    <w:rsid w:val="000F4AC2"/>
    <w:rsid w:val="000F4AEC"/>
    <w:rsid w:val="001000C8"/>
    <w:rsid w:val="0010174B"/>
    <w:rsid w:val="00103F1B"/>
    <w:rsid w:val="001166E3"/>
    <w:rsid w:val="001167CA"/>
    <w:rsid w:val="0011769C"/>
    <w:rsid w:val="00117BC9"/>
    <w:rsid w:val="00124464"/>
    <w:rsid w:val="00132188"/>
    <w:rsid w:val="0013443A"/>
    <w:rsid w:val="001354D4"/>
    <w:rsid w:val="00136BA8"/>
    <w:rsid w:val="00137F8E"/>
    <w:rsid w:val="00140600"/>
    <w:rsid w:val="001406C4"/>
    <w:rsid w:val="00141FC9"/>
    <w:rsid w:val="00142146"/>
    <w:rsid w:val="001479D4"/>
    <w:rsid w:val="001579CF"/>
    <w:rsid w:val="0016128E"/>
    <w:rsid w:val="0016247A"/>
    <w:rsid w:val="0017136C"/>
    <w:rsid w:val="001714F2"/>
    <w:rsid w:val="001720E7"/>
    <w:rsid w:val="0017708D"/>
    <w:rsid w:val="001855B3"/>
    <w:rsid w:val="00197DC1"/>
    <w:rsid w:val="001A3CEE"/>
    <w:rsid w:val="001B5988"/>
    <w:rsid w:val="001B73A8"/>
    <w:rsid w:val="001C101F"/>
    <w:rsid w:val="001C14E5"/>
    <w:rsid w:val="001D45EC"/>
    <w:rsid w:val="001E0DF9"/>
    <w:rsid w:val="001F0D59"/>
    <w:rsid w:val="001F2123"/>
    <w:rsid w:val="001F7849"/>
    <w:rsid w:val="0020211B"/>
    <w:rsid w:val="00210E3B"/>
    <w:rsid w:val="00215117"/>
    <w:rsid w:val="00215D60"/>
    <w:rsid w:val="00224F7A"/>
    <w:rsid w:val="002256B8"/>
    <w:rsid w:val="002266DE"/>
    <w:rsid w:val="00227900"/>
    <w:rsid w:val="00243E6B"/>
    <w:rsid w:val="002517A5"/>
    <w:rsid w:val="0025614D"/>
    <w:rsid w:val="0025629A"/>
    <w:rsid w:val="002577AD"/>
    <w:rsid w:val="00262C0F"/>
    <w:rsid w:val="00271B35"/>
    <w:rsid w:val="00292326"/>
    <w:rsid w:val="00292B93"/>
    <w:rsid w:val="002A32E4"/>
    <w:rsid w:val="002B2672"/>
    <w:rsid w:val="002B6BBF"/>
    <w:rsid w:val="002C0C58"/>
    <w:rsid w:val="002C4844"/>
    <w:rsid w:val="002D1A53"/>
    <w:rsid w:val="002D23B0"/>
    <w:rsid w:val="002E10FC"/>
    <w:rsid w:val="002E3952"/>
    <w:rsid w:val="002E630F"/>
    <w:rsid w:val="002F1203"/>
    <w:rsid w:val="00303426"/>
    <w:rsid w:val="003042C5"/>
    <w:rsid w:val="00316485"/>
    <w:rsid w:val="00316934"/>
    <w:rsid w:val="00317AA8"/>
    <w:rsid w:val="0032023D"/>
    <w:rsid w:val="003232FB"/>
    <w:rsid w:val="003341BC"/>
    <w:rsid w:val="00336043"/>
    <w:rsid w:val="00337B7A"/>
    <w:rsid w:val="00340750"/>
    <w:rsid w:val="00343EC7"/>
    <w:rsid w:val="003544AB"/>
    <w:rsid w:val="0035514F"/>
    <w:rsid w:val="00357715"/>
    <w:rsid w:val="003632D1"/>
    <w:rsid w:val="00364BB6"/>
    <w:rsid w:val="00381892"/>
    <w:rsid w:val="00384FB0"/>
    <w:rsid w:val="003875AD"/>
    <w:rsid w:val="0039674E"/>
    <w:rsid w:val="003A2C3B"/>
    <w:rsid w:val="003A3A98"/>
    <w:rsid w:val="003A4BD6"/>
    <w:rsid w:val="003A5569"/>
    <w:rsid w:val="003A5AFF"/>
    <w:rsid w:val="003B3614"/>
    <w:rsid w:val="003D3952"/>
    <w:rsid w:val="003E17A6"/>
    <w:rsid w:val="003F249B"/>
    <w:rsid w:val="003F33B9"/>
    <w:rsid w:val="00403E6A"/>
    <w:rsid w:val="00405B1E"/>
    <w:rsid w:val="00410EF2"/>
    <w:rsid w:val="00413FCF"/>
    <w:rsid w:val="00414583"/>
    <w:rsid w:val="00416463"/>
    <w:rsid w:val="00426A7B"/>
    <w:rsid w:val="00437303"/>
    <w:rsid w:val="00442303"/>
    <w:rsid w:val="00444E6B"/>
    <w:rsid w:val="00462732"/>
    <w:rsid w:val="00463236"/>
    <w:rsid w:val="00465364"/>
    <w:rsid w:val="0047266A"/>
    <w:rsid w:val="004742B7"/>
    <w:rsid w:val="00477C91"/>
    <w:rsid w:val="004812A4"/>
    <w:rsid w:val="00482C64"/>
    <w:rsid w:val="00490737"/>
    <w:rsid w:val="00490E51"/>
    <w:rsid w:val="00495CCC"/>
    <w:rsid w:val="004A0936"/>
    <w:rsid w:val="004A1162"/>
    <w:rsid w:val="004A59F8"/>
    <w:rsid w:val="004A73EC"/>
    <w:rsid w:val="004A79CC"/>
    <w:rsid w:val="004B5825"/>
    <w:rsid w:val="004B70FA"/>
    <w:rsid w:val="004D025C"/>
    <w:rsid w:val="004E2100"/>
    <w:rsid w:val="004E4A76"/>
    <w:rsid w:val="004E62FE"/>
    <w:rsid w:val="004F65EE"/>
    <w:rsid w:val="00501CE1"/>
    <w:rsid w:val="00507200"/>
    <w:rsid w:val="005108CB"/>
    <w:rsid w:val="00512538"/>
    <w:rsid w:val="005303BA"/>
    <w:rsid w:val="00531EF6"/>
    <w:rsid w:val="0053274B"/>
    <w:rsid w:val="00535E38"/>
    <w:rsid w:val="00541C99"/>
    <w:rsid w:val="005528FD"/>
    <w:rsid w:val="00556685"/>
    <w:rsid w:val="005752B2"/>
    <w:rsid w:val="00577184"/>
    <w:rsid w:val="00580FA9"/>
    <w:rsid w:val="0058232F"/>
    <w:rsid w:val="00587DCE"/>
    <w:rsid w:val="005968B2"/>
    <w:rsid w:val="0059696D"/>
    <w:rsid w:val="005A47C8"/>
    <w:rsid w:val="005B1F0D"/>
    <w:rsid w:val="005B4CBC"/>
    <w:rsid w:val="005C5003"/>
    <w:rsid w:val="005C68E5"/>
    <w:rsid w:val="005D5B43"/>
    <w:rsid w:val="005E1D9F"/>
    <w:rsid w:val="005E42EE"/>
    <w:rsid w:val="005F3DBD"/>
    <w:rsid w:val="005F46D6"/>
    <w:rsid w:val="005F479A"/>
    <w:rsid w:val="005F4BB7"/>
    <w:rsid w:val="006049DE"/>
    <w:rsid w:val="00611539"/>
    <w:rsid w:val="00621326"/>
    <w:rsid w:val="00623EED"/>
    <w:rsid w:val="00626B6F"/>
    <w:rsid w:val="00642267"/>
    <w:rsid w:val="006431D3"/>
    <w:rsid w:val="00647938"/>
    <w:rsid w:val="00651F57"/>
    <w:rsid w:val="006547DC"/>
    <w:rsid w:val="00656217"/>
    <w:rsid w:val="00673C9A"/>
    <w:rsid w:val="006814FC"/>
    <w:rsid w:val="00685725"/>
    <w:rsid w:val="0069546B"/>
    <w:rsid w:val="006A29F8"/>
    <w:rsid w:val="006B3E33"/>
    <w:rsid w:val="006D0495"/>
    <w:rsid w:val="006D44D4"/>
    <w:rsid w:val="006D561A"/>
    <w:rsid w:val="006E1B1A"/>
    <w:rsid w:val="006E41E1"/>
    <w:rsid w:val="006E53AB"/>
    <w:rsid w:val="0070214F"/>
    <w:rsid w:val="00702BB4"/>
    <w:rsid w:val="00704EB6"/>
    <w:rsid w:val="00705A5B"/>
    <w:rsid w:val="00706E80"/>
    <w:rsid w:val="00712850"/>
    <w:rsid w:val="00715112"/>
    <w:rsid w:val="0072498B"/>
    <w:rsid w:val="0073047D"/>
    <w:rsid w:val="0073191E"/>
    <w:rsid w:val="007403D5"/>
    <w:rsid w:val="00743429"/>
    <w:rsid w:val="00745E38"/>
    <w:rsid w:val="00754B98"/>
    <w:rsid w:val="00755377"/>
    <w:rsid w:val="0076010B"/>
    <w:rsid w:val="00761820"/>
    <w:rsid w:val="007623E7"/>
    <w:rsid w:val="00762EFC"/>
    <w:rsid w:val="007715DA"/>
    <w:rsid w:val="00772B06"/>
    <w:rsid w:val="00773297"/>
    <w:rsid w:val="00773FF7"/>
    <w:rsid w:val="00783401"/>
    <w:rsid w:val="00790FA3"/>
    <w:rsid w:val="00793657"/>
    <w:rsid w:val="00793FE4"/>
    <w:rsid w:val="007944D4"/>
    <w:rsid w:val="007960AF"/>
    <w:rsid w:val="007979E7"/>
    <w:rsid w:val="007A00DD"/>
    <w:rsid w:val="007A03F1"/>
    <w:rsid w:val="007A450A"/>
    <w:rsid w:val="007A4562"/>
    <w:rsid w:val="007A635E"/>
    <w:rsid w:val="007A6D13"/>
    <w:rsid w:val="007B2DE1"/>
    <w:rsid w:val="007B3D90"/>
    <w:rsid w:val="007B63DB"/>
    <w:rsid w:val="007B6901"/>
    <w:rsid w:val="007C6574"/>
    <w:rsid w:val="007D58CB"/>
    <w:rsid w:val="007D592A"/>
    <w:rsid w:val="007F08A6"/>
    <w:rsid w:val="007F4DAE"/>
    <w:rsid w:val="007F75E9"/>
    <w:rsid w:val="00801EFF"/>
    <w:rsid w:val="00805DCF"/>
    <w:rsid w:val="00812255"/>
    <w:rsid w:val="00844630"/>
    <w:rsid w:val="00853BD4"/>
    <w:rsid w:val="0085770D"/>
    <w:rsid w:val="00857F8E"/>
    <w:rsid w:val="00863A73"/>
    <w:rsid w:val="008656FB"/>
    <w:rsid w:val="008663B8"/>
    <w:rsid w:val="00866CD5"/>
    <w:rsid w:val="00867F9C"/>
    <w:rsid w:val="00870075"/>
    <w:rsid w:val="0088159B"/>
    <w:rsid w:val="00881FCA"/>
    <w:rsid w:val="00887B52"/>
    <w:rsid w:val="0089236D"/>
    <w:rsid w:val="00892F34"/>
    <w:rsid w:val="00893EBD"/>
    <w:rsid w:val="00894E99"/>
    <w:rsid w:val="00894F4D"/>
    <w:rsid w:val="008A2622"/>
    <w:rsid w:val="008A4F45"/>
    <w:rsid w:val="008B103B"/>
    <w:rsid w:val="008C1412"/>
    <w:rsid w:val="008D04E5"/>
    <w:rsid w:val="008D4953"/>
    <w:rsid w:val="008E2C56"/>
    <w:rsid w:val="008E48C3"/>
    <w:rsid w:val="008F19D9"/>
    <w:rsid w:val="009000E6"/>
    <w:rsid w:val="00901E7B"/>
    <w:rsid w:val="009168A4"/>
    <w:rsid w:val="009246F5"/>
    <w:rsid w:val="00926197"/>
    <w:rsid w:val="009314DD"/>
    <w:rsid w:val="00933CDA"/>
    <w:rsid w:val="00934216"/>
    <w:rsid w:val="00940F57"/>
    <w:rsid w:val="009539F3"/>
    <w:rsid w:val="009551DC"/>
    <w:rsid w:val="009657C5"/>
    <w:rsid w:val="00966106"/>
    <w:rsid w:val="00966B35"/>
    <w:rsid w:val="00970E35"/>
    <w:rsid w:val="009717DC"/>
    <w:rsid w:val="00985BD0"/>
    <w:rsid w:val="00992B5F"/>
    <w:rsid w:val="009A06F8"/>
    <w:rsid w:val="009A4448"/>
    <w:rsid w:val="009A551E"/>
    <w:rsid w:val="009B0CFF"/>
    <w:rsid w:val="009B26BD"/>
    <w:rsid w:val="009B4F2C"/>
    <w:rsid w:val="009C0ABB"/>
    <w:rsid w:val="009C26BD"/>
    <w:rsid w:val="009C3F65"/>
    <w:rsid w:val="009C5639"/>
    <w:rsid w:val="009D51E2"/>
    <w:rsid w:val="009D7CCB"/>
    <w:rsid w:val="009E5D61"/>
    <w:rsid w:val="009E6C4D"/>
    <w:rsid w:val="009E7858"/>
    <w:rsid w:val="00A023F9"/>
    <w:rsid w:val="00A0403E"/>
    <w:rsid w:val="00A05176"/>
    <w:rsid w:val="00A0662E"/>
    <w:rsid w:val="00A13561"/>
    <w:rsid w:val="00A1658E"/>
    <w:rsid w:val="00A22633"/>
    <w:rsid w:val="00A27A98"/>
    <w:rsid w:val="00A43D8C"/>
    <w:rsid w:val="00A4737E"/>
    <w:rsid w:val="00A502BA"/>
    <w:rsid w:val="00A51C4E"/>
    <w:rsid w:val="00A53D70"/>
    <w:rsid w:val="00A5566C"/>
    <w:rsid w:val="00A61DBF"/>
    <w:rsid w:val="00A631FC"/>
    <w:rsid w:val="00A63F51"/>
    <w:rsid w:val="00A670B8"/>
    <w:rsid w:val="00A87ECB"/>
    <w:rsid w:val="00A929F5"/>
    <w:rsid w:val="00A9796A"/>
    <w:rsid w:val="00AA5971"/>
    <w:rsid w:val="00AB2A24"/>
    <w:rsid w:val="00AC270C"/>
    <w:rsid w:val="00AC41AD"/>
    <w:rsid w:val="00AD1425"/>
    <w:rsid w:val="00AD186E"/>
    <w:rsid w:val="00AD4888"/>
    <w:rsid w:val="00AD7D3C"/>
    <w:rsid w:val="00AF6DD0"/>
    <w:rsid w:val="00AF6DEE"/>
    <w:rsid w:val="00B01236"/>
    <w:rsid w:val="00B0273C"/>
    <w:rsid w:val="00B03329"/>
    <w:rsid w:val="00B12BFD"/>
    <w:rsid w:val="00B24AD0"/>
    <w:rsid w:val="00B25DBC"/>
    <w:rsid w:val="00B27449"/>
    <w:rsid w:val="00B30F3E"/>
    <w:rsid w:val="00B34CFA"/>
    <w:rsid w:val="00B35E25"/>
    <w:rsid w:val="00B479A3"/>
    <w:rsid w:val="00B57C51"/>
    <w:rsid w:val="00B6047F"/>
    <w:rsid w:val="00B66890"/>
    <w:rsid w:val="00B7147A"/>
    <w:rsid w:val="00B72434"/>
    <w:rsid w:val="00B828D8"/>
    <w:rsid w:val="00B971AB"/>
    <w:rsid w:val="00BA24F7"/>
    <w:rsid w:val="00BA325E"/>
    <w:rsid w:val="00BA7C82"/>
    <w:rsid w:val="00BB1EDA"/>
    <w:rsid w:val="00BC0CB1"/>
    <w:rsid w:val="00BC1751"/>
    <w:rsid w:val="00BC45CD"/>
    <w:rsid w:val="00BD0258"/>
    <w:rsid w:val="00BD3CC0"/>
    <w:rsid w:val="00BD7F56"/>
    <w:rsid w:val="00BE35B7"/>
    <w:rsid w:val="00BE364A"/>
    <w:rsid w:val="00BF1773"/>
    <w:rsid w:val="00BF1BAC"/>
    <w:rsid w:val="00BF4C4B"/>
    <w:rsid w:val="00BF51D2"/>
    <w:rsid w:val="00C00725"/>
    <w:rsid w:val="00C01458"/>
    <w:rsid w:val="00C030DC"/>
    <w:rsid w:val="00C035BF"/>
    <w:rsid w:val="00C04AA7"/>
    <w:rsid w:val="00C14116"/>
    <w:rsid w:val="00C25681"/>
    <w:rsid w:val="00C26C59"/>
    <w:rsid w:val="00C30C38"/>
    <w:rsid w:val="00C315B1"/>
    <w:rsid w:val="00C324AF"/>
    <w:rsid w:val="00C36F16"/>
    <w:rsid w:val="00C42DEB"/>
    <w:rsid w:val="00C464A1"/>
    <w:rsid w:val="00C4757A"/>
    <w:rsid w:val="00C515AB"/>
    <w:rsid w:val="00C557D8"/>
    <w:rsid w:val="00C675ED"/>
    <w:rsid w:val="00C71383"/>
    <w:rsid w:val="00C75604"/>
    <w:rsid w:val="00C83100"/>
    <w:rsid w:val="00C87655"/>
    <w:rsid w:val="00CA074E"/>
    <w:rsid w:val="00CA2E83"/>
    <w:rsid w:val="00CA4AFA"/>
    <w:rsid w:val="00CA7834"/>
    <w:rsid w:val="00CB59E6"/>
    <w:rsid w:val="00CC749B"/>
    <w:rsid w:val="00CD2EB7"/>
    <w:rsid w:val="00CD7382"/>
    <w:rsid w:val="00CE2D12"/>
    <w:rsid w:val="00CE6C2A"/>
    <w:rsid w:val="00CF7D55"/>
    <w:rsid w:val="00D0058C"/>
    <w:rsid w:val="00D0103A"/>
    <w:rsid w:val="00D040ED"/>
    <w:rsid w:val="00D12B3F"/>
    <w:rsid w:val="00D132A3"/>
    <w:rsid w:val="00D21360"/>
    <w:rsid w:val="00D278BD"/>
    <w:rsid w:val="00D30E68"/>
    <w:rsid w:val="00D32CAD"/>
    <w:rsid w:val="00D36E01"/>
    <w:rsid w:val="00D414EB"/>
    <w:rsid w:val="00D43BDE"/>
    <w:rsid w:val="00D5175C"/>
    <w:rsid w:val="00D52186"/>
    <w:rsid w:val="00D564D8"/>
    <w:rsid w:val="00D61BFC"/>
    <w:rsid w:val="00D64442"/>
    <w:rsid w:val="00D74D0C"/>
    <w:rsid w:val="00D76521"/>
    <w:rsid w:val="00D77291"/>
    <w:rsid w:val="00D84E22"/>
    <w:rsid w:val="00D86B8F"/>
    <w:rsid w:val="00D92407"/>
    <w:rsid w:val="00D968B4"/>
    <w:rsid w:val="00D97384"/>
    <w:rsid w:val="00DA0F5B"/>
    <w:rsid w:val="00DA4FE9"/>
    <w:rsid w:val="00DA50FA"/>
    <w:rsid w:val="00DA5763"/>
    <w:rsid w:val="00DA5948"/>
    <w:rsid w:val="00DA679F"/>
    <w:rsid w:val="00DA6A0B"/>
    <w:rsid w:val="00DA70A9"/>
    <w:rsid w:val="00DB63DA"/>
    <w:rsid w:val="00DC1DDD"/>
    <w:rsid w:val="00DC2CE5"/>
    <w:rsid w:val="00DC6374"/>
    <w:rsid w:val="00DD7CC8"/>
    <w:rsid w:val="00DE15DE"/>
    <w:rsid w:val="00DE1942"/>
    <w:rsid w:val="00DE760B"/>
    <w:rsid w:val="00DE7C97"/>
    <w:rsid w:val="00DF0E22"/>
    <w:rsid w:val="00E02584"/>
    <w:rsid w:val="00E038A6"/>
    <w:rsid w:val="00E0727B"/>
    <w:rsid w:val="00E24E5A"/>
    <w:rsid w:val="00E25EED"/>
    <w:rsid w:val="00E26B96"/>
    <w:rsid w:val="00E27FA4"/>
    <w:rsid w:val="00E30A43"/>
    <w:rsid w:val="00E340ED"/>
    <w:rsid w:val="00E40605"/>
    <w:rsid w:val="00E46227"/>
    <w:rsid w:val="00E8242B"/>
    <w:rsid w:val="00E846E3"/>
    <w:rsid w:val="00E9247E"/>
    <w:rsid w:val="00EB02C0"/>
    <w:rsid w:val="00EB603B"/>
    <w:rsid w:val="00EB76B5"/>
    <w:rsid w:val="00ED2658"/>
    <w:rsid w:val="00ED34B2"/>
    <w:rsid w:val="00ED4CB7"/>
    <w:rsid w:val="00ED57F0"/>
    <w:rsid w:val="00EF2514"/>
    <w:rsid w:val="00EF3CDE"/>
    <w:rsid w:val="00EF4F94"/>
    <w:rsid w:val="00F03613"/>
    <w:rsid w:val="00F12D50"/>
    <w:rsid w:val="00F1348B"/>
    <w:rsid w:val="00F202F1"/>
    <w:rsid w:val="00F2339C"/>
    <w:rsid w:val="00F266EC"/>
    <w:rsid w:val="00F30C69"/>
    <w:rsid w:val="00F31ACD"/>
    <w:rsid w:val="00F37FA8"/>
    <w:rsid w:val="00F37FDC"/>
    <w:rsid w:val="00F406B1"/>
    <w:rsid w:val="00F46768"/>
    <w:rsid w:val="00F50C97"/>
    <w:rsid w:val="00F623DC"/>
    <w:rsid w:val="00F64529"/>
    <w:rsid w:val="00F66041"/>
    <w:rsid w:val="00F7037E"/>
    <w:rsid w:val="00F82FCB"/>
    <w:rsid w:val="00F9005E"/>
    <w:rsid w:val="00F9066B"/>
    <w:rsid w:val="00FA06B9"/>
    <w:rsid w:val="00FA3401"/>
    <w:rsid w:val="00FA6E37"/>
    <w:rsid w:val="00FB61D4"/>
    <w:rsid w:val="00FC32F9"/>
    <w:rsid w:val="00FC4F19"/>
    <w:rsid w:val="00FC62F8"/>
    <w:rsid w:val="00FD11F9"/>
    <w:rsid w:val="00FD1ED5"/>
    <w:rsid w:val="00FE146D"/>
    <w:rsid w:val="00FE328B"/>
    <w:rsid w:val="00FE3EF9"/>
    <w:rsid w:val="00FF234E"/>
    <w:rsid w:val="00FF5EAC"/>
    <w:rsid w:val="00FF747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;"/>
  <w14:docId w14:val="2E9F4EF4"/>
  <w15:chartTrackingRefBased/>
  <w15:docId w15:val="{144B58EF-F789-FA4E-9A2A-29FB131198E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4"/>
        <w:szCs w:val="24"/>
        <w:lang w:val="en-ID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link w:val="Heading1Char"/>
    <w:uiPriority w:val="9"/>
    <w:qFormat/>
    <w:rsid w:val="00793FE4"/>
    <w:pPr>
      <w:widowControl w:val="0"/>
      <w:autoSpaceDE w:val="0"/>
      <w:autoSpaceDN w:val="0"/>
      <w:ind w:left="1307"/>
      <w:outlineLvl w:val="0"/>
    </w:pPr>
    <w:rPr>
      <w:rFonts w:ascii="Times New Roman" w:eastAsia="Times New Roman" w:hAnsi="Times New Roman" w:cs="Times New Roman"/>
      <w:b/>
      <w:bCs/>
      <w:sz w:val="28"/>
      <w:szCs w:val="28"/>
      <w:lang w:val="en-US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103F1B"/>
    <w:pPr>
      <w:keepNext/>
      <w:keepLines/>
      <w:spacing w:before="4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9B4F2C"/>
    <w:pPr>
      <w:keepNext/>
      <w:keepLines/>
      <w:spacing w:before="40"/>
      <w:outlineLvl w:val="2"/>
    </w:pPr>
    <w:rPr>
      <w:rFonts w:asciiTheme="majorHAnsi" w:eastAsiaTheme="majorEastAsia" w:hAnsiTheme="majorHAnsi" w:cstheme="majorBidi"/>
      <w:color w:val="1F3763" w:themeColor="accent1" w:themeShade="7F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793FE4"/>
    <w:pPr>
      <w:tabs>
        <w:tab w:val="center" w:pos="4680"/>
        <w:tab w:val="right" w:pos="9360"/>
      </w:tabs>
      <w:jc w:val="both"/>
    </w:pPr>
    <w:rPr>
      <w:rFonts w:ascii="Times New Roman" w:hAnsi="Times New Roman"/>
      <w:szCs w:val="22"/>
      <w:lang w:val="en-US"/>
    </w:rPr>
  </w:style>
  <w:style w:type="character" w:customStyle="1" w:styleId="HeaderChar">
    <w:name w:val="Header Char"/>
    <w:basedOn w:val="DefaultParagraphFont"/>
    <w:link w:val="Header"/>
    <w:uiPriority w:val="99"/>
    <w:rsid w:val="00793FE4"/>
    <w:rPr>
      <w:rFonts w:ascii="Times New Roman" w:hAnsi="Times New Roman"/>
      <w:szCs w:val="22"/>
      <w:lang w:val="en-US"/>
    </w:rPr>
  </w:style>
  <w:style w:type="paragraph" w:styleId="Footer">
    <w:name w:val="footer"/>
    <w:basedOn w:val="Normal"/>
    <w:link w:val="FooterChar"/>
    <w:uiPriority w:val="99"/>
    <w:unhideWhenUsed/>
    <w:rsid w:val="00793FE4"/>
    <w:pPr>
      <w:tabs>
        <w:tab w:val="center" w:pos="4680"/>
        <w:tab w:val="right" w:pos="9360"/>
      </w:tabs>
      <w:jc w:val="both"/>
    </w:pPr>
    <w:rPr>
      <w:rFonts w:ascii="Times New Roman" w:hAnsi="Times New Roman"/>
      <w:szCs w:val="22"/>
      <w:lang w:val="en-US"/>
    </w:rPr>
  </w:style>
  <w:style w:type="character" w:customStyle="1" w:styleId="FooterChar">
    <w:name w:val="Footer Char"/>
    <w:basedOn w:val="DefaultParagraphFont"/>
    <w:link w:val="Footer"/>
    <w:uiPriority w:val="99"/>
    <w:rsid w:val="00793FE4"/>
    <w:rPr>
      <w:rFonts w:ascii="Times New Roman" w:hAnsi="Times New Roman"/>
      <w:szCs w:val="22"/>
      <w:lang w:val="en-US"/>
    </w:rPr>
  </w:style>
  <w:style w:type="character" w:customStyle="1" w:styleId="Heading1Char">
    <w:name w:val="Heading 1 Char"/>
    <w:basedOn w:val="DefaultParagraphFont"/>
    <w:link w:val="Heading1"/>
    <w:uiPriority w:val="9"/>
    <w:rsid w:val="00793FE4"/>
    <w:rPr>
      <w:rFonts w:ascii="Times New Roman" w:eastAsia="Times New Roman" w:hAnsi="Times New Roman" w:cs="Times New Roman"/>
      <w:b/>
      <w:bCs/>
      <w:sz w:val="28"/>
      <w:szCs w:val="28"/>
      <w:lang w:val="en-US"/>
    </w:rPr>
  </w:style>
  <w:style w:type="paragraph" w:styleId="BodyText">
    <w:name w:val="Body Text"/>
    <w:basedOn w:val="Normal"/>
    <w:link w:val="BodyTextChar"/>
    <w:uiPriority w:val="1"/>
    <w:qFormat/>
    <w:rsid w:val="00793FE4"/>
    <w:pPr>
      <w:widowControl w:val="0"/>
      <w:autoSpaceDE w:val="0"/>
      <w:autoSpaceDN w:val="0"/>
    </w:pPr>
    <w:rPr>
      <w:rFonts w:ascii="Times New Roman" w:eastAsia="Times New Roman" w:hAnsi="Times New Roman" w:cs="Times New Roman"/>
      <w:sz w:val="28"/>
      <w:szCs w:val="28"/>
      <w:lang w:val="en-US"/>
    </w:rPr>
  </w:style>
  <w:style w:type="character" w:customStyle="1" w:styleId="BodyTextChar">
    <w:name w:val="Body Text Char"/>
    <w:basedOn w:val="DefaultParagraphFont"/>
    <w:link w:val="BodyText"/>
    <w:uiPriority w:val="1"/>
    <w:rsid w:val="00793FE4"/>
    <w:rPr>
      <w:rFonts w:ascii="Times New Roman" w:eastAsia="Times New Roman" w:hAnsi="Times New Roman" w:cs="Times New Roman"/>
      <w:sz w:val="28"/>
      <w:szCs w:val="28"/>
      <w:lang w:val="en-US"/>
    </w:rPr>
  </w:style>
  <w:style w:type="paragraph" w:styleId="ListParagraph">
    <w:name w:val="List Paragraph"/>
    <w:basedOn w:val="Normal"/>
    <w:uiPriority w:val="34"/>
    <w:qFormat/>
    <w:rsid w:val="004A1162"/>
    <w:pPr>
      <w:ind w:left="720"/>
      <w:contextualSpacing/>
    </w:pPr>
  </w:style>
  <w:style w:type="character" w:styleId="Hyperlink">
    <w:name w:val="Hyperlink"/>
    <w:basedOn w:val="DefaultParagraphFont"/>
    <w:uiPriority w:val="99"/>
    <w:unhideWhenUsed/>
    <w:rsid w:val="00626B6F"/>
    <w:rPr>
      <w:color w:val="0563C1" w:themeColor="hyperlink"/>
      <w:u w:val="single"/>
    </w:rPr>
  </w:style>
  <w:style w:type="table" w:styleId="TableGrid">
    <w:name w:val="Table Grid"/>
    <w:basedOn w:val="TableNormal"/>
    <w:uiPriority w:val="39"/>
    <w:rsid w:val="00626B6F"/>
    <w:rPr>
      <w:sz w:val="22"/>
      <w:szCs w:val="22"/>
      <w:lang w:val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Caption">
    <w:name w:val="caption"/>
    <w:basedOn w:val="Normal"/>
    <w:next w:val="Normal"/>
    <w:uiPriority w:val="35"/>
    <w:unhideWhenUsed/>
    <w:qFormat/>
    <w:rsid w:val="00626B6F"/>
    <w:pPr>
      <w:spacing w:after="200"/>
    </w:pPr>
    <w:rPr>
      <w:i/>
      <w:iCs/>
      <w:color w:val="44546A" w:themeColor="text2"/>
      <w:sz w:val="18"/>
      <w:szCs w:val="18"/>
      <w:lang w:val="en-US"/>
    </w:rPr>
  </w:style>
  <w:style w:type="paragraph" w:styleId="Bibliography">
    <w:name w:val="Bibliography"/>
    <w:basedOn w:val="Normal"/>
    <w:next w:val="Normal"/>
    <w:uiPriority w:val="37"/>
    <w:unhideWhenUsed/>
    <w:rsid w:val="00271B35"/>
  </w:style>
  <w:style w:type="character" w:customStyle="1" w:styleId="Heading3Char">
    <w:name w:val="Heading 3 Char"/>
    <w:basedOn w:val="DefaultParagraphFont"/>
    <w:link w:val="Heading3"/>
    <w:uiPriority w:val="9"/>
    <w:semiHidden/>
    <w:rsid w:val="009B4F2C"/>
    <w:rPr>
      <w:rFonts w:asciiTheme="majorHAnsi" w:eastAsiaTheme="majorEastAsia" w:hAnsiTheme="majorHAnsi" w:cstheme="majorBidi"/>
      <w:color w:val="1F3763" w:themeColor="accent1" w:themeShade="7F"/>
    </w:rPr>
  </w:style>
  <w:style w:type="character" w:styleId="FollowedHyperlink">
    <w:name w:val="FollowedHyperlink"/>
    <w:basedOn w:val="DefaultParagraphFont"/>
    <w:uiPriority w:val="99"/>
    <w:semiHidden/>
    <w:unhideWhenUsed/>
    <w:rsid w:val="0076010B"/>
    <w:rPr>
      <w:color w:val="954F72" w:themeColor="followedHyperlink"/>
      <w:u w:val="single"/>
    </w:rPr>
  </w:style>
  <w:style w:type="paragraph" w:styleId="EndnoteText">
    <w:name w:val="endnote text"/>
    <w:basedOn w:val="Normal"/>
    <w:link w:val="EndnoteTextChar"/>
    <w:uiPriority w:val="99"/>
    <w:semiHidden/>
    <w:unhideWhenUsed/>
    <w:rsid w:val="00FC4F19"/>
    <w:rPr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FC4F19"/>
    <w:rPr>
      <w:sz w:val="20"/>
      <w:szCs w:val="20"/>
    </w:rPr>
  </w:style>
  <w:style w:type="character" w:styleId="EndnoteReference">
    <w:name w:val="endnote reference"/>
    <w:basedOn w:val="DefaultParagraphFont"/>
    <w:uiPriority w:val="99"/>
    <w:semiHidden/>
    <w:unhideWhenUsed/>
    <w:rsid w:val="00FC4F19"/>
    <w:rPr>
      <w:vertAlign w:val="superscript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5B4CBC"/>
    <w:rPr>
      <w:color w:val="605E5C"/>
      <w:shd w:val="clear" w:color="auto" w:fill="E1DFDD"/>
    </w:rPr>
  </w:style>
  <w:style w:type="character" w:customStyle="1" w:styleId="Heading2Char">
    <w:name w:val="Heading 2 Char"/>
    <w:basedOn w:val="DefaultParagraphFont"/>
    <w:link w:val="Heading2"/>
    <w:uiPriority w:val="9"/>
    <w:rsid w:val="00103F1B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TOCHeading">
    <w:name w:val="TOC Heading"/>
    <w:basedOn w:val="Heading1"/>
    <w:next w:val="Normal"/>
    <w:uiPriority w:val="39"/>
    <w:unhideWhenUsed/>
    <w:qFormat/>
    <w:rsid w:val="00103F1B"/>
    <w:pPr>
      <w:keepNext/>
      <w:keepLines/>
      <w:widowControl/>
      <w:autoSpaceDE/>
      <w:autoSpaceDN/>
      <w:spacing w:before="480" w:line="276" w:lineRule="auto"/>
      <w:ind w:left="0"/>
      <w:outlineLvl w:val="9"/>
    </w:pPr>
    <w:rPr>
      <w:rFonts w:asciiTheme="majorHAnsi" w:eastAsiaTheme="majorEastAsia" w:hAnsiTheme="majorHAnsi" w:cstheme="majorBidi"/>
      <w:color w:val="2F5496" w:themeColor="accent1" w:themeShade="BF"/>
    </w:rPr>
  </w:style>
  <w:style w:type="paragraph" w:styleId="TOC1">
    <w:name w:val="toc 1"/>
    <w:basedOn w:val="Normal"/>
    <w:next w:val="Normal"/>
    <w:autoRedefine/>
    <w:uiPriority w:val="39"/>
    <w:unhideWhenUsed/>
    <w:rsid w:val="00103F1B"/>
    <w:pPr>
      <w:spacing w:before="120"/>
    </w:pPr>
    <w:rPr>
      <w:rFonts w:cstheme="minorHAnsi"/>
      <w:b/>
      <w:bCs/>
      <w:i/>
      <w:iCs/>
    </w:rPr>
  </w:style>
  <w:style w:type="paragraph" w:styleId="TOC2">
    <w:name w:val="toc 2"/>
    <w:basedOn w:val="Normal"/>
    <w:next w:val="Normal"/>
    <w:autoRedefine/>
    <w:uiPriority w:val="39"/>
    <w:unhideWhenUsed/>
    <w:rsid w:val="00103F1B"/>
    <w:pPr>
      <w:spacing w:before="120"/>
      <w:ind w:left="240"/>
    </w:pPr>
    <w:rPr>
      <w:rFonts w:cstheme="minorHAnsi"/>
      <w:b/>
      <w:bCs/>
      <w:sz w:val="22"/>
      <w:szCs w:val="22"/>
    </w:rPr>
  </w:style>
  <w:style w:type="paragraph" w:styleId="TOC3">
    <w:name w:val="toc 3"/>
    <w:basedOn w:val="Normal"/>
    <w:next w:val="Normal"/>
    <w:autoRedefine/>
    <w:uiPriority w:val="39"/>
    <w:unhideWhenUsed/>
    <w:rsid w:val="00103F1B"/>
    <w:pPr>
      <w:ind w:left="480"/>
    </w:pPr>
    <w:rPr>
      <w:rFonts w:cstheme="minorHAnsi"/>
      <w:sz w:val="20"/>
      <w:szCs w:val="20"/>
    </w:rPr>
  </w:style>
  <w:style w:type="paragraph" w:styleId="TOC4">
    <w:name w:val="toc 4"/>
    <w:basedOn w:val="Normal"/>
    <w:next w:val="Normal"/>
    <w:autoRedefine/>
    <w:uiPriority w:val="39"/>
    <w:semiHidden/>
    <w:unhideWhenUsed/>
    <w:rsid w:val="00103F1B"/>
    <w:pPr>
      <w:ind w:left="720"/>
    </w:pPr>
    <w:rPr>
      <w:rFonts w:cstheme="minorHAnsi"/>
      <w:sz w:val="20"/>
      <w:szCs w:val="20"/>
    </w:rPr>
  </w:style>
  <w:style w:type="paragraph" w:styleId="TOC5">
    <w:name w:val="toc 5"/>
    <w:basedOn w:val="Normal"/>
    <w:next w:val="Normal"/>
    <w:autoRedefine/>
    <w:uiPriority w:val="39"/>
    <w:semiHidden/>
    <w:unhideWhenUsed/>
    <w:rsid w:val="00103F1B"/>
    <w:pPr>
      <w:ind w:left="960"/>
    </w:pPr>
    <w:rPr>
      <w:rFonts w:cstheme="minorHAnsi"/>
      <w:sz w:val="20"/>
      <w:szCs w:val="20"/>
    </w:rPr>
  </w:style>
  <w:style w:type="paragraph" w:styleId="TOC6">
    <w:name w:val="toc 6"/>
    <w:basedOn w:val="Normal"/>
    <w:next w:val="Normal"/>
    <w:autoRedefine/>
    <w:uiPriority w:val="39"/>
    <w:semiHidden/>
    <w:unhideWhenUsed/>
    <w:rsid w:val="00103F1B"/>
    <w:pPr>
      <w:ind w:left="1200"/>
    </w:pPr>
    <w:rPr>
      <w:rFonts w:cstheme="minorHAnsi"/>
      <w:sz w:val="20"/>
      <w:szCs w:val="20"/>
    </w:rPr>
  </w:style>
  <w:style w:type="paragraph" w:styleId="TOC7">
    <w:name w:val="toc 7"/>
    <w:basedOn w:val="Normal"/>
    <w:next w:val="Normal"/>
    <w:autoRedefine/>
    <w:uiPriority w:val="39"/>
    <w:semiHidden/>
    <w:unhideWhenUsed/>
    <w:rsid w:val="00103F1B"/>
    <w:pPr>
      <w:ind w:left="1440"/>
    </w:pPr>
    <w:rPr>
      <w:rFonts w:cstheme="minorHAnsi"/>
      <w:sz w:val="20"/>
      <w:szCs w:val="20"/>
    </w:rPr>
  </w:style>
  <w:style w:type="paragraph" w:styleId="TOC8">
    <w:name w:val="toc 8"/>
    <w:basedOn w:val="Normal"/>
    <w:next w:val="Normal"/>
    <w:autoRedefine/>
    <w:uiPriority w:val="39"/>
    <w:semiHidden/>
    <w:unhideWhenUsed/>
    <w:rsid w:val="00103F1B"/>
    <w:pPr>
      <w:ind w:left="1680"/>
    </w:pPr>
    <w:rPr>
      <w:rFonts w:cstheme="minorHAnsi"/>
      <w:sz w:val="20"/>
      <w:szCs w:val="20"/>
    </w:rPr>
  </w:style>
  <w:style w:type="paragraph" w:styleId="TOC9">
    <w:name w:val="toc 9"/>
    <w:basedOn w:val="Normal"/>
    <w:next w:val="Normal"/>
    <w:autoRedefine/>
    <w:uiPriority w:val="39"/>
    <w:semiHidden/>
    <w:unhideWhenUsed/>
    <w:rsid w:val="00103F1B"/>
    <w:pPr>
      <w:ind w:left="1920"/>
    </w:pPr>
    <w:rPr>
      <w:rFonts w:cstheme="minorHAnsi"/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2679354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24231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71631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751390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370087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320956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459174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439870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401628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426755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870910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539037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586996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78454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57483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07232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826065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043583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933340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702546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859614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528522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854398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113195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694541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825730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191239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384598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54308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60040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11936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19241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00153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70391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30891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75082278">
          <w:marLeft w:val="0"/>
          <w:marRight w:val="0"/>
          <w:marTop w:val="15"/>
          <w:marBottom w:val="0"/>
          <w:divBdr>
            <w:top w:val="single" w:sz="48" w:space="0" w:color="auto"/>
            <w:left w:val="single" w:sz="48" w:space="0" w:color="auto"/>
            <w:bottom w:val="single" w:sz="48" w:space="0" w:color="auto"/>
            <w:right w:val="single" w:sz="48" w:space="0" w:color="auto"/>
          </w:divBdr>
          <w:divsChild>
            <w:div w:id="19449901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3281568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75134620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26164570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21674418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57774152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211081041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57050487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53526980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80947339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66928739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34335980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95790569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39365329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02749035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69326941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54201323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22378510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65821985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28785973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86320573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76469039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79805859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90191259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48716793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56409695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94800445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04903913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95736787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23373655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45983828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98970048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29957547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05470018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03962826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97715349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79694539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60441752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291016361">
          <w:marLeft w:val="0"/>
          <w:marRight w:val="0"/>
          <w:marTop w:val="15"/>
          <w:marBottom w:val="0"/>
          <w:divBdr>
            <w:top w:val="single" w:sz="48" w:space="0" w:color="auto"/>
            <w:left w:val="single" w:sz="48" w:space="0" w:color="auto"/>
            <w:bottom w:val="single" w:sz="48" w:space="0" w:color="auto"/>
            <w:right w:val="single" w:sz="48" w:space="0" w:color="auto"/>
          </w:divBdr>
          <w:divsChild>
            <w:div w:id="15886856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0692017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87079874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206559327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70399042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53329809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1764585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72964474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47645763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5815515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208321552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80750608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14131354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87380560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23667668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95011931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4208716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75069433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206563701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12515083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1895951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32678214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4078113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11190067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20613992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93766881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38799331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94584513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48335524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3539415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18346995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95999131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30357802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71080879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26649977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21536208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93790637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52208703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77971341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210167785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70532564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20181763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49699330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96958194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56584450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02637358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80434879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30924074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86980041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35295105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35940476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55242191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40653547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39073692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96981712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21682421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27016878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38984124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6128717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86698426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56803423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38734594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95103806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88725937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94067909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44277184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202828726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83880959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52541048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21759682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63518378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81359574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78951372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13799254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23255125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12311432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80835443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54483168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26198502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65033047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61100868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212542321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88763968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62908903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35449825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202370281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95651672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70564608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80978381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55720380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32423944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54225218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83213869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90140668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61967702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53963677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4615172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87669149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67583858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80298960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8612000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209855186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18837422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95933623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68795414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51056046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42284457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65853286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35826611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80466363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2892335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37932800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78677851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28516518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91720852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31387695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84270045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46119274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76299665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04386581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33576097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71993866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28836332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17252504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76141492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70814643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59003964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13109582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91858602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573053482">
          <w:marLeft w:val="0"/>
          <w:marRight w:val="0"/>
          <w:marTop w:val="15"/>
          <w:marBottom w:val="0"/>
          <w:divBdr>
            <w:top w:val="single" w:sz="48" w:space="0" w:color="auto"/>
            <w:left w:val="single" w:sz="48" w:space="0" w:color="auto"/>
            <w:bottom w:val="single" w:sz="48" w:space="0" w:color="auto"/>
            <w:right w:val="single" w:sz="48" w:space="0" w:color="auto"/>
          </w:divBdr>
          <w:divsChild>
            <w:div w:id="8502921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3319872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205993293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7565900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76449920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213047128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67726922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91836499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23975614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2564020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74348676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97892081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92749708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78546684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5568932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73972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23928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22282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82398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69280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456711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629077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146775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146529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095150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447836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994207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593861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235696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710198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579996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887927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807768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842535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675372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172798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042942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74277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899313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597089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741277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881085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10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>
  <b:Source>
    <b:Tag>Mas15</b:Tag>
    <b:SourceType>JournalArticle</b:SourceType>
    <b:Guid>{81322D0B-FF6B-46ED-81F2-E15AF96E3364}</b:Guid>
    <b:Author>
      <b:Author>
        <b:NameList>
          <b:Person>
            <b:Last>Mas'udi</b:Last>
          </b:Person>
        </b:NameList>
      </b:Author>
    </b:Author>
    <b:Title>AKAR-AKAR TEORI KONFLIK: Dialektika Konflik; Perubahan Sosial Dalam Pandangan Karl Marx dan George Simmel</b:Title>
    <b:JournalName>Jurnal Ilmu Aqidah dan Studi Keagamaan</b:JournalName>
    <b:Year>2015</b:Year>
    <b:Pages>179-180</b:Pages>
    <b:RefOrder>5</b:RefOrder>
  </b:Source>
  <b:Source>
    <b:Tag>FIF21</b:Tag>
    <b:SourceType>InternetSite</b:SourceType>
    <b:Guid>{257BDEA1-E8DE-46BF-A043-EEA5DA5E35AD}</b:Guid>
    <b:Title>FIFA</b:Title>
    <b:Year>2021</b:Year>
    <b:Author>
      <b:Author>
        <b:NameList>
          <b:Person>
            <b:Last>FIFA</b:Last>
          </b:Person>
        </b:NameList>
      </b:Author>
    </b:Author>
    <b:InternetSiteTitle>FIFA</b:InternetSiteTitle>
    <b:Month>oktober</b:Month>
    <b:Day>1</b:Day>
    <b:URL>https://www.fifa.com/about-fifa</b:URL>
    <b:RefOrder>6</b:RefOrder>
  </b:Source>
  <b:Source>
    <b:Tag>PSS21</b:Tag>
    <b:SourceType>InternetSite</b:SourceType>
    <b:Guid>{F1158A2B-1C8F-49EF-B246-10BBE48482EF}</b:Guid>
    <b:Author>
      <b:Author>
        <b:NameList>
          <b:Person>
            <b:Last>PSSI</b:Last>
          </b:Person>
        </b:NameList>
      </b:Author>
    </b:Author>
    <b:Title>PSSI</b:Title>
    <b:InternetSiteTitle>PSSI</b:InternetSiteTitle>
    <b:Year>2021</b:Year>
    <b:Month>oktober</b:Month>
    <b:Day>1</b:Day>
    <b:URL>https://www.pssi.org/about/history</b:URL>
    <b:RefOrder>7</b:RefOrder>
  </b:Source>
  <b:Source>
    <b:Tag>Put17</b:Tag>
    <b:SourceType>JournalArticle</b:SourceType>
    <b:Guid>{1D0B3DBA-4EFA-4F6F-BA65-4EE6CAB114A9}</b:Guid>
    <b:Title>Peran FIFA Dalam Upaya Penyelesaian Konflik Dualisme PSSI di Indonesia pada Taun 2011-2013</b:Title>
    <b:Year>2017</b:Year>
    <b:Author>
      <b:Author>
        <b:NameList>
          <b:Person>
            <b:Last>Putu Wintara Wimda Putra</b:Last>
            <b:First>Ni</b:First>
            <b:Middle>Wayan Rainy Priadirsini, Putu Titah Kawitri Resen</b:Middle>
          </b:Person>
        </b:NameList>
      </b:Author>
    </b:Author>
    <b:Pages>2</b:Pages>
    <b:RefOrder>1</b:RefOrder>
  </b:Source>
  <b:Source>
    <b:Tag>Ary14</b:Tag>
    <b:SourceType>JournalArticle</b:SourceType>
    <b:Guid>{51DE2225-9374-458D-9D0C-2414DDCE40EB}</b:Guid>
    <b:Author>
      <b:Author>
        <b:NameList>
          <b:Person>
            <b:Last>Aryanto</b:Last>
            <b:First>Khrisna</b:First>
          </b:Person>
        </b:NameList>
      </b:Author>
    </b:Author>
    <b:Title>Analyzing the Conflict Between Footbal Organization in Indonesia</b:Title>
    <b:InternetSiteTitle>Procedia Social and Behavioral Science </b:InternetSiteTitle>
    <b:Year>2014</b:Year>
    <b:JournalName>Indonesia International Conference on Inovation, Enterpreneurship, nad Small Business</b:JournalName>
    <b:RefOrder>2</b:RefOrder>
  </b:Source>
  <b:Source>
    <b:Tag>San18</b:Tag>
    <b:SourceType>JournalArticle</b:SourceType>
    <b:Guid>{A8F00B46-FCCC-4A12-9BDD-9F5DEFACFF97}</b:Guid>
    <b:Author>
      <b:Author>
        <b:NameList>
          <b:Person>
            <b:Last>Sanjir Krasniqi</b:Last>
            <b:First>Besnik</b:First>
            <b:Middle>A Krasniqi</b:Middle>
          </b:Person>
        </b:NameList>
      </b:Author>
    </b:Author>
    <b:Title>Sport and Piece Building in Post Conflict Societies: The Role of Open Fun  Football Schools in Kosovo</b:Title>
    <b:JournalName>Journal of Agression </b:JournalName>
    <b:Year>2018</b:Year>
    <b:RefOrder>8</b:RefOrder>
  </b:Source>
  <b:Source>
    <b:Tag>Abd18</b:Tag>
    <b:SourceType>JournalArticle</b:SourceType>
    <b:Guid>{1F746911-AF8E-48A9-8434-7F42FD25A1D2}</b:Guid>
    <b:Author>
      <b:Author>
        <b:NameList>
          <b:Person>
            <b:Last>Mohammed</b:Last>
            <b:First>Abdullah</b:First>
          </b:Person>
        </b:NameList>
      </b:Author>
    </b:Author>
    <b:Title>The Role Of FIFA and CAF in Using Footbal To Promote in Africa </b:Title>
    <b:Year>2018</b:Year>
    <b:RefOrder>3</b:RefOrder>
  </b:Source>
  <b:Source>
    <b:Tag>Har14</b:Tag>
    <b:SourceType>JournalArticle</b:SourceType>
    <b:Guid>{21BF144E-3976-4CAF-9D3E-014EDE5A05EF}</b:Guid>
    <b:Author>
      <b:Author>
        <b:NameList>
          <b:Person>
            <b:Last>Harro</b:Last>
            <b:First>Marizky</b:First>
          </b:Person>
        </b:NameList>
      </b:Author>
    </b:Author>
    <b:Title>Upaya Diplomasi Publik Pemerintah Indonesia dalam Memperbaiki Citra Sepakbola Nasional di Dunia Internasional (studi kasus dualisme kepengurusan PSSI tahun 2011-2012)</b:Title>
    <b:Year>2014</b:Year>
    <b:RefOrder>4</b:RefOrder>
  </b:Source>
</b:Sources>
</file>

<file path=customXml/itemProps1.xml><?xml version="1.0" encoding="utf-8"?>
<ds:datastoreItem xmlns:ds="http://schemas.openxmlformats.org/officeDocument/2006/customXml" ds:itemID="{2C77C3D4-EBAC-48C3-B15C-DDA556109AE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</TotalTime>
  <Pages>1</Pages>
  <Words>242</Words>
  <Characters>1382</Characters>
  <Application>Microsoft Office Word</Application>
  <DocSecurity>0</DocSecurity>
  <Lines>11</Lines>
  <Paragraphs>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62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putrasutarya37@yahoo.com</dc:creator>
  <cp:keywords/>
  <dc:description/>
  <cp:lastModifiedBy>putrasutarya37@yahoo.com</cp:lastModifiedBy>
  <cp:revision>2</cp:revision>
  <dcterms:created xsi:type="dcterms:W3CDTF">2022-04-05T16:00:00Z</dcterms:created>
  <dcterms:modified xsi:type="dcterms:W3CDTF">2022-04-05T16:0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4e3f991c-a408-3734-a46e-57d63be4bcb6</vt:lpwstr>
  </property>
  <property fmtid="{D5CDD505-2E9C-101B-9397-08002B2CF9AE}" pid="4" name="Mendeley Citation Style_1">
    <vt:lpwstr>http://www.zotero.org/styles/apa</vt:lpwstr>
  </property>
  <property fmtid="{D5CDD505-2E9C-101B-9397-08002B2CF9AE}" pid="5" name="Mendeley Recent Style Id 0_1">
    <vt:lpwstr>http://www.zotero.org/styles/american-medical-association</vt:lpwstr>
  </property>
  <property fmtid="{D5CDD505-2E9C-101B-9397-08002B2CF9AE}" pid="6" name="Mendeley Recent Style Name 0_1">
    <vt:lpwstr>American Medical Association 11th edition</vt:lpwstr>
  </property>
  <property fmtid="{D5CDD505-2E9C-101B-9397-08002B2CF9AE}" pid="7" name="Mendeley Recent Style Id 1_1">
    <vt:lpwstr>http://www.zotero.org/styles/american-political-science-association</vt:lpwstr>
  </property>
  <property fmtid="{D5CDD505-2E9C-101B-9397-08002B2CF9AE}" pid="8" name="Mendeley Recent Style Name 1_1">
    <vt:lpwstr>American Political Science Association</vt:lpwstr>
  </property>
  <property fmtid="{D5CDD505-2E9C-101B-9397-08002B2CF9AE}" pid="9" name="Mendeley Recent Style Id 2_1">
    <vt:lpwstr>http://www.zotero.org/styles/apa</vt:lpwstr>
  </property>
  <property fmtid="{D5CDD505-2E9C-101B-9397-08002B2CF9AE}" pid="10" name="Mendeley Recent Style Name 2_1">
    <vt:lpwstr>American Psychological Association 7th edition</vt:lpwstr>
  </property>
  <property fmtid="{D5CDD505-2E9C-101B-9397-08002B2CF9AE}" pid="11" name="Mendeley Recent Style Id 3_1">
    <vt:lpwstr>http://www.zotero.org/styles/american-sociological-association</vt:lpwstr>
  </property>
  <property fmtid="{D5CDD505-2E9C-101B-9397-08002B2CF9AE}" pid="12" name="Mendeley Recent Style Name 3_1">
    <vt:lpwstr>American Sociological Association 6th edition</vt:lpwstr>
  </property>
  <property fmtid="{D5CDD505-2E9C-101B-9397-08002B2CF9AE}" pid="13" name="Mendeley Recent Style Id 4_1">
    <vt:lpwstr>http://www.zotero.org/styles/chicago-author-date</vt:lpwstr>
  </property>
  <property fmtid="{D5CDD505-2E9C-101B-9397-08002B2CF9AE}" pid="14" name="Mendeley Recent Style Name 4_1">
    <vt:lpwstr>Chicago Manual of Style 17th edition (author-date)</vt:lpwstr>
  </property>
  <property fmtid="{D5CDD505-2E9C-101B-9397-08002B2CF9AE}" pid="15" name="Mendeley Recent Style Id 5_1">
    <vt:lpwstr>http://www.zotero.org/styles/harvard-cite-them-right</vt:lpwstr>
  </property>
  <property fmtid="{D5CDD505-2E9C-101B-9397-08002B2CF9AE}" pid="16" name="Mendeley Recent Style Name 5_1">
    <vt:lpwstr>Cite Them Right 10th edition - Harvard</vt:lpwstr>
  </property>
  <property fmtid="{D5CDD505-2E9C-101B-9397-08002B2CF9AE}" pid="17" name="Mendeley Recent Style Id 6_1">
    <vt:lpwstr>http://www.zotero.org/styles/ieee</vt:lpwstr>
  </property>
  <property fmtid="{D5CDD505-2E9C-101B-9397-08002B2CF9AE}" pid="18" name="Mendeley Recent Style Name 6_1">
    <vt:lpwstr>IEEE</vt:lpwstr>
  </property>
  <property fmtid="{D5CDD505-2E9C-101B-9397-08002B2CF9AE}" pid="19" name="Mendeley Recent Style Id 7_1">
    <vt:lpwstr>http://www.zotero.org/styles/modern-humanities-research-association</vt:lpwstr>
  </property>
  <property fmtid="{D5CDD505-2E9C-101B-9397-08002B2CF9AE}" pid="20" name="Mendeley Recent Style Name 7_1">
    <vt:lpwstr>Modern Humanities Research Association 3rd edition (note with bibliography)</vt:lpwstr>
  </property>
  <property fmtid="{D5CDD505-2E9C-101B-9397-08002B2CF9AE}" pid="21" name="Mendeley Recent Style Id 8_1">
    <vt:lpwstr>http://www.zotero.org/styles/modern-language-association</vt:lpwstr>
  </property>
  <property fmtid="{D5CDD505-2E9C-101B-9397-08002B2CF9AE}" pid="22" name="Mendeley Recent Style Name 8_1">
    <vt:lpwstr>Modern Language Association 8th edition</vt:lpwstr>
  </property>
  <property fmtid="{D5CDD505-2E9C-101B-9397-08002B2CF9AE}" pid="23" name="Mendeley Recent Style Id 9_1">
    <vt:lpwstr>http://www.zotero.org/styles/nature</vt:lpwstr>
  </property>
  <property fmtid="{D5CDD505-2E9C-101B-9397-08002B2CF9AE}" pid="24" name="Mendeley Recent Style Name 9_1">
    <vt:lpwstr>Nature</vt:lpwstr>
  </property>
</Properties>
</file>